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2AA04100" w:rsidR="00A63C5F" w:rsidRPr="00A63C5F" w:rsidRDefault="00A63C5F" w:rsidP="00A63C5F">
      <w:pPr>
        <w:pStyle w:val="TAMainText"/>
      </w:pPr>
      <w:r>
        <w:t>Tables S1-S</w:t>
      </w:r>
      <w:r w:rsidR="00752D6D">
        <w:t>8</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05A01AC4"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w:t>
      </w:r>
      <w:del w:id="0" w:author="Griffin, Robert" w:date="2022-09-23T12:38:00Z">
        <w:r w:rsidR="00D610E0" w:rsidDel="005129CD">
          <w:delText>ed</w:delText>
        </w:r>
      </w:del>
      <w:r w:rsidR="00D610E0">
        <w:t xml:space="preserve"> a rescaling procedure</w:t>
      </w:r>
      <w:r>
        <w:t xml:space="preserve">. </w:t>
      </w:r>
      <w:del w:id="1" w:author="Griffin, Robert" w:date="2022-09-23T12:38:00Z">
        <w:r w:rsidDel="005129CD">
          <w:delText xml:space="preserve">The </w:delText>
        </w:r>
        <w:r w:rsidR="00D610E0" w:rsidDel="005129CD">
          <w:delText>approach</w:delText>
        </w:r>
        <w:r w:rsidDel="005129CD">
          <w:delText xml:space="preserve"> was to</w:delText>
        </w:r>
      </w:del>
      <w:ins w:id="2" w:author="Griffin, Robert" w:date="2022-09-23T12:38:00Z">
        <w:r w:rsidR="005129CD">
          <w:t>We</w:t>
        </w:r>
      </w:ins>
      <w:r>
        <w:t xml:space="preserve"> transform each census tract’s sampling distribution into a uniform distribution, then multiply each hour of the newly transformed uniform distribution by the fraction of detected anomalies in that hour.</w:t>
      </w:r>
    </w:p>
    <w:p w14:paraId="3C2FF41A" w14:textId="44B64C5D"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w:t>
      </w:r>
      <w:del w:id="3" w:author="Griffin, Robert" w:date="2022-09-23T12:38:00Z">
        <w:r w:rsidDel="005129CD">
          <w:delText>,</w:delText>
        </w:r>
      </w:del>
      <w:r>
        <w:t xml:space="preserve">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w:t>
      </w:r>
      <w:del w:id="4" w:author="Griffin, Robert" w:date="2022-09-23T12:38:00Z">
        <w:r w:rsidR="00106AF3" w:rsidDel="005129CD">
          <w:delText>,</w:delText>
        </w:r>
      </w:del>
      <w:r w:rsidR="00106AF3">
        <w:t xml:space="preserve">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0CD1CF1" w:rsidR="00106AF3" w:rsidRDefault="00106AF3" w:rsidP="00EF717B">
      <w:pPr>
        <w:pStyle w:val="TAMainText"/>
      </w:pPr>
      <w:r>
        <w:t>Figure</w:t>
      </w:r>
      <w:r w:rsidR="00E805D9">
        <w:t>s</w:t>
      </w:r>
      <w:r>
        <w:t xml:space="preserve"> </w:t>
      </w:r>
      <w:del w:id="5" w:author="Griffin, Robert" w:date="2022-09-23T12:38:00Z">
        <w:r w:rsidDel="005129CD">
          <w:delText>S</w:delText>
        </w:r>
        <w:r w:rsidR="00E805D9" w:rsidDel="005129CD">
          <w:delText xml:space="preserve">1 </w:delText>
        </w:r>
      </w:del>
      <w:ins w:id="6" w:author="Griffin, Robert" w:date="2022-09-23T12:38:00Z">
        <w:r w:rsidR="005129CD">
          <w:t xml:space="preserve">S2 </w:t>
        </w:r>
      </w:ins>
      <w:r w:rsidR="00E805D9">
        <w:t xml:space="preserve">and </w:t>
      </w:r>
      <w:commentRangeStart w:id="7"/>
      <w:del w:id="8" w:author="Griffin, Robert" w:date="2022-09-23T12:38:00Z">
        <w:r w:rsidR="00E805D9" w:rsidDel="005129CD">
          <w:delText>S2</w:delText>
        </w:r>
        <w:r w:rsidDel="005129CD">
          <w:delText xml:space="preserve"> </w:delText>
        </w:r>
      </w:del>
      <w:ins w:id="9" w:author="Griffin, Robert" w:date="2022-09-23T12:38:00Z">
        <w:r w:rsidR="005129CD">
          <w:t>S3</w:t>
        </w:r>
      </w:ins>
      <w:commentRangeEnd w:id="7"/>
      <w:ins w:id="10" w:author="Griffin, Robert" w:date="2022-09-23T12:39:00Z">
        <w:r w:rsidR="005129CD">
          <w:rPr>
            <w:rStyle w:val="CommentReference"/>
          </w:rPr>
          <w:commentReference w:id="7"/>
        </w:r>
      </w:ins>
      <w:ins w:id="11" w:author="Griffin, Robert" w:date="2022-09-23T12:38:00Z">
        <w:r w:rsidR="005129CD">
          <w:t xml:space="preserve"> </w:t>
        </w:r>
      </w:ins>
      <w:r>
        <w:t xml:space="preserve">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w:t>
      </w:r>
      <w:del w:id="12" w:author="Griffin, Robert" w:date="2022-09-23T12:38:00Z">
        <w:r w:rsidR="00E805D9" w:rsidDel="005129CD">
          <w:delText xml:space="preserve">S3 </w:delText>
        </w:r>
      </w:del>
      <w:ins w:id="13" w:author="Griffin, Robert" w:date="2022-09-23T12:38:00Z">
        <w:r w:rsidR="005129CD">
          <w:t xml:space="preserve">S4 </w:t>
        </w:r>
      </w:ins>
      <w:r w:rsidR="00E805D9">
        <w:t xml:space="preserve">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148FE001" w:rsidR="0009257E" w:rsidRDefault="002B52E8" w:rsidP="00F164EF">
      <w:pPr>
        <w:pStyle w:val="TAMainText"/>
      </w:pPr>
      <w:r>
        <w:t xml:space="preserve">We provide error estimates of our calculated anomaly type detection probabilities and present them in Tables </w:t>
      </w:r>
      <w:del w:id="14" w:author="Griffin, Robert" w:date="2022-09-23T12:39:00Z">
        <w:r w:rsidDel="005129CD">
          <w:delText>S6</w:delText>
        </w:r>
      </w:del>
      <w:ins w:id="15" w:author="Griffin, Robert" w:date="2022-09-23T12:39:00Z">
        <w:r w:rsidR="005129CD">
          <w:t>S3</w:t>
        </w:r>
      </w:ins>
      <w:r>
        <w:t xml:space="preserve">, </w:t>
      </w:r>
      <w:del w:id="16" w:author="Griffin, Robert" w:date="2022-09-23T12:39:00Z">
        <w:r w:rsidDel="005129CD">
          <w:delText>S7</w:delText>
        </w:r>
      </w:del>
      <w:ins w:id="17" w:author="Griffin, Robert" w:date="2022-09-23T12:39:00Z">
        <w:r w:rsidR="005129CD">
          <w:t>S4</w:t>
        </w:r>
      </w:ins>
      <w:r>
        <w:t xml:space="preserve">, and </w:t>
      </w:r>
      <w:del w:id="18" w:author="Griffin, Robert" w:date="2022-09-23T12:39:00Z">
        <w:r w:rsidDel="005129CD">
          <w:delText>S8</w:delText>
        </w:r>
      </w:del>
      <w:ins w:id="19" w:author="Griffin, Robert" w:date="2022-09-23T12:39:00Z">
        <w:r w:rsidR="005129CD">
          <w:t>S5</w:t>
        </w:r>
      </w:ins>
      <w:r>
        <w:t>.</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1C6E2096"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 xml:space="preserve">the difference between columns in Table 2 and mean columns in Tables </w:t>
      </w:r>
      <w:del w:id="20" w:author="Griffin, Robert" w:date="2022-09-23T12:40:00Z">
        <w:r w:rsidR="00DE3167" w:rsidDel="005129CD">
          <w:delText>S6</w:delText>
        </w:r>
      </w:del>
      <w:ins w:id="21" w:author="Griffin, Robert" w:date="2022-09-23T12:40:00Z">
        <w:r w:rsidR="005129CD">
          <w:t>S3</w:t>
        </w:r>
      </w:ins>
      <w:r w:rsidR="00DE3167">
        <w:t xml:space="preserve">, </w:t>
      </w:r>
      <w:del w:id="22" w:author="Griffin, Robert" w:date="2022-09-23T12:40:00Z">
        <w:r w:rsidR="00DE3167" w:rsidDel="005129CD">
          <w:delText>S7</w:delText>
        </w:r>
      </w:del>
      <w:ins w:id="23" w:author="Griffin, Robert" w:date="2022-09-23T12:40:00Z">
        <w:r w:rsidR="005129CD">
          <w:t>S4</w:t>
        </w:r>
      </w:ins>
      <w:r w:rsidR="00DE3167">
        <w:t xml:space="preserve">, and </w:t>
      </w:r>
      <w:del w:id="24" w:author="Griffin, Robert" w:date="2022-09-23T12:40:00Z">
        <w:r w:rsidR="00DE3167" w:rsidDel="005129CD">
          <w:delText>S8</w:delText>
        </w:r>
      </w:del>
      <w:ins w:id="25" w:author="Griffin, Robert" w:date="2022-09-23T12:40:00Z">
        <w:r w:rsidR="005129CD">
          <w:t>S5</w:t>
        </w:r>
      </w:ins>
      <w:r w:rsidR="00DE3167">
        <w:t>)</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364154FB" w:rsidR="00EF717B" w:rsidRDefault="001F75DE" w:rsidP="00B36554">
      <w:pPr>
        <w:pStyle w:val="VDTableTitle"/>
        <w:rPr>
          <w:b/>
          <w:bCs/>
        </w:rPr>
      </w:pPr>
      <w:del w:id="26" w:author="Blake Actkinson" w:date="2022-09-08T18:52:00Z">
        <w:r w:rsidDel="007A2FF1">
          <w:rPr>
            <w:rFonts w:eastAsiaTheme="minorEastAsia"/>
            <w:noProof/>
          </w:rPr>
          <w:lastRenderedPageBreak/>
          <w:drawing>
            <wp:inline distT="0" distB="0" distL="0" distR="0" wp14:anchorId="551B3610" wp14:editId="6E22C111">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ins w:id="27" w:author="Blake Actkinson" w:date="2022-09-08T18:53:00Z">
        <w:r w:rsidR="007A2FF1">
          <w:rPr>
            <w:b/>
            <w:bCs/>
            <w:noProof/>
          </w:rPr>
          <w:drawing>
            <wp:inline distT="0" distB="0" distL="0" distR="0" wp14:anchorId="0366006C" wp14:editId="433C3733">
              <wp:extent cx="5943600" cy="2998470"/>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98470"/>
                      </a:xfrm>
                      <a:prstGeom prst="rect">
                        <a:avLst/>
                      </a:prstGeom>
                    </pic:spPr>
                  </pic:pic>
                </a:graphicData>
              </a:graphic>
            </wp:inline>
          </w:drawing>
        </w:r>
      </w:ins>
    </w:p>
    <w:p w14:paraId="000629B6" w14:textId="3EEA62BE"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ins w:id="28" w:author="Blake Actkinson" w:date="2022-09-08T18:53:00Z">
        <w:r w:rsidR="007A2FF1">
          <w:rPr>
            <w:rFonts w:eastAsiaTheme="minorEastAsia"/>
          </w:rPr>
          <w:t>Illustration of manually flagged plumes</w:t>
        </w:r>
      </w:ins>
      <w:ins w:id="29" w:author="Blake Actkinson" w:date="2022-09-08T18:54:00Z">
        <w:r w:rsidR="007A2FF1">
          <w:rPr>
            <w:rFonts w:eastAsiaTheme="minorEastAsia"/>
          </w:rPr>
          <w:t xml:space="preserve"> for CO</w:t>
        </w:r>
        <w:r w:rsidR="007A2FF1">
          <w:rPr>
            <w:rFonts w:eastAsiaTheme="minorEastAsia"/>
            <w:vertAlign w:val="subscript"/>
          </w:rPr>
          <w:t>2</w:t>
        </w:r>
      </w:ins>
      <w:ins w:id="30" w:author="Blake Actkinson" w:date="2022-09-08T18:53:00Z">
        <w:r w:rsidR="007A2FF1">
          <w:rPr>
            <w:rFonts w:eastAsiaTheme="minorEastAsia"/>
          </w:rPr>
          <w:t>. Points in blue are labeled as plume, while points in re</w:t>
        </w:r>
      </w:ins>
      <w:ins w:id="31" w:author="Blake Actkinson" w:date="2022-09-08T18:54:00Z">
        <w:r w:rsidR="007A2FF1">
          <w:rPr>
            <w:rFonts w:eastAsiaTheme="minorEastAsia"/>
          </w:rPr>
          <w:t>d are labeled as anomaly. Circles represent manually flagged plumes for this portion of the CO</w:t>
        </w:r>
        <w:r w:rsidR="007A2FF1">
          <w:rPr>
            <w:rFonts w:eastAsiaTheme="minorEastAsia"/>
            <w:vertAlign w:val="subscript"/>
          </w:rPr>
          <w:t>2</w:t>
        </w:r>
        <w:r w:rsidR="007A2FF1">
          <w:rPr>
            <w:rFonts w:eastAsiaTheme="minorEastAsia"/>
          </w:rPr>
          <w:t xml:space="preserve"> time series. Note – not all blue colored points correspond to CO</w:t>
        </w:r>
        <w:r w:rsidR="007A2FF1">
          <w:rPr>
            <w:rFonts w:eastAsiaTheme="minorEastAsia"/>
            <w:vertAlign w:val="subscript"/>
          </w:rPr>
          <w:t>2</w:t>
        </w:r>
        <w:r w:rsidR="007A2FF1">
          <w:rPr>
            <w:rFonts w:eastAsiaTheme="minorEastAsia"/>
          </w:rPr>
          <w:t xml:space="preserve"> </w:t>
        </w:r>
        <w:proofErr w:type="gramStart"/>
        <w:r w:rsidR="007A2FF1">
          <w:rPr>
            <w:rFonts w:eastAsiaTheme="minorEastAsia"/>
          </w:rPr>
          <w:t>plumes, but</w:t>
        </w:r>
        <w:proofErr w:type="gramEnd"/>
        <w:r w:rsidR="007A2FF1">
          <w:rPr>
            <w:rFonts w:eastAsiaTheme="minorEastAsia"/>
          </w:rPr>
          <w:t xml:space="preserve"> can represent plume detections in other pollutants not shown here. </w:t>
        </w:r>
      </w:ins>
      <w:del w:id="32" w:author="Blake Actkinson" w:date="2022-09-08T18:53:00Z">
        <w:r w:rsidDel="007A2FF1">
          <w:rPr>
            <w:rFonts w:eastAsiaTheme="minorEastAsia"/>
          </w:rPr>
          <w:delText xml:space="preserve">Flowchart depicting steps of the DBSCAN anomaly detection algorithm for mobile monitoring datasets. </w:delText>
        </w:r>
      </w:del>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commentRangeStart w:id="33"/>
            <w:r w:rsidRPr="005A32D7">
              <w:t>AE33</w:t>
            </w:r>
            <w:commentRangeEnd w:id="33"/>
            <w:r w:rsidR="005129CD">
              <w:rPr>
                <w:rStyle w:val="CommentReference"/>
              </w:rPr>
              <w:commentReference w:id="33"/>
            </w:r>
            <w:r w:rsidRPr="005A32D7">
              <w:t xml:space="preserve">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w:proofErr w:type="spellStart"/>
                  <m:r>
                    <m:rPr>
                      <m:nor/>
                    </m:rPr>
                    <w:rPr>
                      <w:rFonts w:cs="Times"/>
                    </w:rPr>
                    <m:t>val</m:t>
                  </m:r>
                  <w:proofErr w:type="spellEnd"/>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8FCE36C" w14:textId="3C49CE80" w:rsidR="008C5411" w:rsidRPr="00534296" w:rsidRDefault="008C5411" w:rsidP="008C5411">
      <w:pPr>
        <w:pStyle w:val="VDTableTitle"/>
        <w:rPr>
          <w:b/>
          <w:bCs/>
        </w:rPr>
      </w:pPr>
      <w:r>
        <w:rPr>
          <w:b/>
          <w:bCs/>
        </w:rPr>
        <w:lastRenderedPageBreak/>
        <w:t xml:space="preserve">Table S3. </w:t>
      </w:r>
      <w:r w:rsidRPr="00534296">
        <w:t>Error estimates for CO</w:t>
      </w:r>
      <w:r w:rsidRPr="00534296">
        <w:rPr>
          <w:vertAlign w:val="subscript"/>
        </w:rPr>
        <w:t>2</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303"/>
        <w:gridCol w:w="1383"/>
        <w:gridCol w:w="1370"/>
        <w:gridCol w:w="657"/>
      </w:tblGrid>
      <w:tr w:rsidR="008C5411" w14:paraId="43E7002D"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D86D2"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2419DE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0F8A5CF4"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4A1CC638"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CED3A6B"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2E29A5B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E8801"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32B457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4B7C222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743808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24B4262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C9465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EC7A372"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1BD5FBD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7B2B66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B0774C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781870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9FC81A5"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1982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7207CD1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3054B86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3D337D1F"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7B53D41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7F25F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7068A8E"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60FE4DD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16FD0C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4CD754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91840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CD274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C0E9"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735583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29D3C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552CE9F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3717DED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1730466"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E69106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5FA74D6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305170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F5AFF9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10C57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331F7E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CB5FD"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1F5E8B5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91480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280EE0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737653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294C46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F00DA8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4ECC0C9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050BD96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329FB7A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34566CB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F1251F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E7D4D"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0859D88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9D385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42A4732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39E19B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0BBA61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1CDE80DD"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F0270D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BB061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78A65E9A"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2188308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E8E59F"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03094"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68B45E4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A91BE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438E1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390E5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14DEEB3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9BDC473"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602658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3A27A9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1EAF8D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FE164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71985A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2EF6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70D637D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652A6BD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2777B4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36452E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F3E98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9299BAE"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5C4642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0E7785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1A36B27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3F6921B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4CD0E736"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18CE"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D5C83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11E8EB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C557E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6EEA8D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1426D4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542D857"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70722D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674045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27C0B6E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2734D7A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F33A26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65F795"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4ED7E5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4B9E48F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126103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2EE200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3DBA88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AEA4E57"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39CC42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6C17CC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681C805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2874CC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6B4DB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C89E0"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3A2198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2CB986D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476AE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380817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4901B7A" w14:textId="77777777" w:rsidR="008C5411" w:rsidRDefault="008C5411" w:rsidP="008C5411">
      <w:pPr>
        <w:pStyle w:val="TAMainText"/>
        <w:spacing w:after="240"/>
        <w:ind w:firstLine="0"/>
        <w:jc w:val="left"/>
      </w:pPr>
    </w:p>
    <w:p w14:paraId="777AD62F" w14:textId="77777777" w:rsidR="008C5411" w:rsidRDefault="008C5411" w:rsidP="008C5411">
      <w:pPr>
        <w:pStyle w:val="TAMainText"/>
        <w:spacing w:after="240"/>
        <w:ind w:firstLine="0"/>
        <w:jc w:val="left"/>
      </w:pPr>
    </w:p>
    <w:p w14:paraId="76D67B66" w14:textId="77777777" w:rsidR="008C5411" w:rsidRDefault="008C5411" w:rsidP="00E46174">
      <w:pPr>
        <w:pStyle w:val="VDTableTitle"/>
        <w:rPr>
          <w:rFonts w:eastAsiaTheme="minorEastAsia"/>
          <w:b/>
          <w:bCs/>
        </w:rPr>
      </w:pPr>
    </w:p>
    <w:p w14:paraId="2B8B1198" w14:textId="77777777" w:rsidR="008C5411" w:rsidRDefault="008C5411" w:rsidP="00E46174">
      <w:pPr>
        <w:pStyle w:val="VDTableTitle"/>
        <w:rPr>
          <w:rFonts w:eastAsiaTheme="minorEastAsia"/>
          <w:b/>
          <w:bCs/>
        </w:rPr>
      </w:pPr>
    </w:p>
    <w:p w14:paraId="2285EFB5" w14:textId="77777777" w:rsidR="008C5411" w:rsidRDefault="008C5411" w:rsidP="00E46174">
      <w:pPr>
        <w:pStyle w:val="VDTableTitle"/>
        <w:rPr>
          <w:rFonts w:eastAsiaTheme="minorEastAsia"/>
          <w:b/>
          <w:bCs/>
        </w:rPr>
      </w:pPr>
    </w:p>
    <w:p w14:paraId="0E5B045F" w14:textId="77777777" w:rsidR="008C5411" w:rsidRDefault="008C5411" w:rsidP="00E46174">
      <w:pPr>
        <w:pStyle w:val="VDTableTitle"/>
        <w:rPr>
          <w:rFonts w:eastAsiaTheme="minorEastAsia"/>
          <w:b/>
          <w:bCs/>
        </w:rPr>
      </w:pPr>
    </w:p>
    <w:p w14:paraId="7EE737E6" w14:textId="77777777" w:rsidR="008C5411" w:rsidRDefault="008C5411" w:rsidP="00E46174">
      <w:pPr>
        <w:pStyle w:val="VDTableTitle"/>
        <w:rPr>
          <w:rFonts w:eastAsiaTheme="minorEastAsia"/>
          <w:b/>
          <w:bCs/>
        </w:rPr>
      </w:pPr>
    </w:p>
    <w:p w14:paraId="2BAC79A3" w14:textId="77777777" w:rsidR="008C5411" w:rsidRDefault="008C5411" w:rsidP="00E46174">
      <w:pPr>
        <w:pStyle w:val="VDTableTitle"/>
        <w:rPr>
          <w:rFonts w:eastAsiaTheme="minorEastAsia"/>
          <w:b/>
          <w:bCs/>
        </w:rPr>
      </w:pPr>
    </w:p>
    <w:p w14:paraId="7201ACB6" w14:textId="77777777" w:rsidR="008C5411" w:rsidRDefault="008C5411" w:rsidP="00E46174">
      <w:pPr>
        <w:pStyle w:val="VDTableTitle"/>
        <w:rPr>
          <w:rFonts w:eastAsiaTheme="minorEastAsia"/>
          <w:b/>
          <w:bCs/>
        </w:rPr>
      </w:pPr>
    </w:p>
    <w:p w14:paraId="4D635862" w14:textId="77777777" w:rsidR="008C5411" w:rsidRDefault="008C5411" w:rsidP="00E46174">
      <w:pPr>
        <w:pStyle w:val="VDTableTitle"/>
        <w:rPr>
          <w:rFonts w:eastAsiaTheme="minorEastAsia"/>
          <w:b/>
          <w:bCs/>
        </w:rPr>
      </w:pPr>
    </w:p>
    <w:p w14:paraId="37D4FBD2" w14:textId="77777777" w:rsidR="008C5411" w:rsidRDefault="008C5411" w:rsidP="00E46174">
      <w:pPr>
        <w:pStyle w:val="VDTableTitle"/>
        <w:rPr>
          <w:rFonts w:eastAsiaTheme="minorEastAsia"/>
          <w:b/>
          <w:bCs/>
        </w:rPr>
      </w:pPr>
    </w:p>
    <w:p w14:paraId="0A935B90" w14:textId="77777777" w:rsidR="008C5411" w:rsidRDefault="008C5411" w:rsidP="00E46174">
      <w:pPr>
        <w:pStyle w:val="VDTableTitle"/>
        <w:rPr>
          <w:rFonts w:eastAsiaTheme="minorEastAsia"/>
          <w:b/>
          <w:bCs/>
        </w:rPr>
      </w:pPr>
    </w:p>
    <w:p w14:paraId="3BC49023" w14:textId="77777777" w:rsidR="008C5411" w:rsidRDefault="008C5411" w:rsidP="00E46174">
      <w:pPr>
        <w:pStyle w:val="VDTableTitle"/>
        <w:rPr>
          <w:rFonts w:eastAsiaTheme="minorEastAsia"/>
          <w:b/>
          <w:bCs/>
        </w:rPr>
      </w:pPr>
    </w:p>
    <w:p w14:paraId="4EE32663" w14:textId="77777777" w:rsidR="008C5411" w:rsidRDefault="008C5411" w:rsidP="00E46174">
      <w:pPr>
        <w:pStyle w:val="VDTableTitle"/>
        <w:rPr>
          <w:rFonts w:eastAsiaTheme="minorEastAsia"/>
          <w:b/>
          <w:bCs/>
        </w:rPr>
      </w:pPr>
    </w:p>
    <w:p w14:paraId="5E09A36E" w14:textId="77777777" w:rsidR="008C5411" w:rsidRDefault="008C5411" w:rsidP="00E46174">
      <w:pPr>
        <w:pStyle w:val="VDTableTitle"/>
        <w:rPr>
          <w:rFonts w:eastAsiaTheme="minorEastAsia"/>
          <w:b/>
          <w:bCs/>
        </w:rPr>
      </w:pPr>
    </w:p>
    <w:p w14:paraId="5892CE10" w14:textId="1EC4981C" w:rsidR="008C5411" w:rsidRPr="00534296" w:rsidRDefault="008C5411" w:rsidP="008C5411">
      <w:pPr>
        <w:pStyle w:val="VDTableTitle"/>
        <w:rPr>
          <w:b/>
          <w:bCs/>
        </w:rPr>
      </w:pPr>
      <w:r>
        <w:rPr>
          <w:b/>
          <w:bCs/>
        </w:rPr>
        <w:lastRenderedPageBreak/>
        <w:t xml:space="preserve">Table S4. </w:t>
      </w:r>
      <w:r w:rsidRPr="00534296">
        <w:t xml:space="preserve">Error estimates for </w:t>
      </w:r>
      <w:r>
        <w:t>BC/UFP</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8C5411" w14:paraId="44087ADF"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F83247"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56AD87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w:t>
            </w:r>
            <w:r w:rsidRPr="00473DE8">
              <w:rPr>
                <w:rFonts w:eastAsiaTheme="minorEastAsia" w:cs="Times"/>
              </w:rPr>
              <w:t xml:space="preserve"> </w:t>
            </w:r>
            <w:r>
              <w:rPr>
                <w:rFonts w:eastAsiaTheme="minorEastAsia" w:cs="Times"/>
              </w:rPr>
              <w:t>Mean</w:t>
            </w:r>
          </w:p>
        </w:tc>
        <w:tc>
          <w:tcPr>
            <w:tcW w:w="0" w:type="auto"/>
          </w:tcPr>
          <w:p w14:paraId="5A44DA3A"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Lower</w:t>
            </w:r>
          </w:p>
        </w:tc>
        <w:tc>
          <w:tcPr>
            <w:tcW w:w="0" w:type="auto"/>
          </w:tcPr>
          <w:p w14:paraId="1E74CD52"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Upper</w:t>
            </w:r>
          </w:p>
        </w:tc>
        <w:tc>
          <w:tcPr>
            <w:tcW w:w="0" w:type="auto"/>
          </w:tcPr>
          <w:p w14:paraId="01F58C0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433606F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9090"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0ADC9C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4C75A98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8F529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503CAF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65F3D1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AB612D7"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05FD85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69EA8B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6605E9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0BCD19B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565453B"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7987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0461B3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3404DA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44EF2514"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56E595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AC8B602"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1DA2E0"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30FE5F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299A73A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553720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D49943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15E189"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B605D"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26ACB0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49F6E5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1FC215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73C5BD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45EB4AE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67A03C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21F006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03BAC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C558C0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EAE1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FAE69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A60E2F"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737B01B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0FE490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645B47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B2928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58C8F6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86DDF23"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0A1634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10E07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0F3E85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6C8C18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AC3610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5FEA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3FE7ABF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5BC949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1E9C7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72D6854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F69B41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46D8BBB"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9963E0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33D67C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4664621D"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1414DCD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2D003BD"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EE433"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2F526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51C5BE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2A1B933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EEA6FC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E4C786E"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12C0B4F"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11BA78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39A0E96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6D25D3D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F3C7B2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32A3420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4ECD3"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25EE44D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0D33B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294F5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7ACFE4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9CDE0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C282643"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6B50A28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0F779B6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7A91F5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C940BF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E9F453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E6259"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7C0FC5D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042513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1D5CC7C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0B6862B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BCF20B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F2F4729"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53C9F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712298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ED0D9B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D3C42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B2CE1C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77AAE"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699A29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A32ECC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B21CA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20314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B98A36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3DD37F3"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68B83DC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7F2675E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0185CF6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0572439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2B64A1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22CD9"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293F6DC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162914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3D6D316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10D34F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6452414" w14:textId="77777777" w:rsidR="008C5411" w:rsidRDefault="008C5411" w:rsidP="008C5411">
      <w:pPr>
        <w:pStyle w:val="TAMainText"/>
        <w:spacing w:after="240"/>
        <w:ind w:firstLine="0"/>
        <w:jc w:val="left"/>
      </w:pPr>
    </w:p>
    <w:p w14:paraId="7B23C171" w14:textId="12AFAFFE" w:rsidR="008C5411" w:rsidRDefault="008C5411" w:rsidP="00E46174">
      <w:pPr>
        <w:pStyle w:val="VDTableTitle"/>
        <w:rPr>
          <w:rFonts w:eastAsiaTheme="minorEastAsia"/>
          <w:b/>
          <w:bCs/>
        </w:rPr>
      </w:pPr>
    </w:p>
    <w:p w14:paraId="78FF6283" w14:textId="7E55C202" w:rsidR="008C5411" w:rsidRDefault="008C5411" w:rsidP="008C5411">
      <w:pPr>
        <w:rPr>
          <w:rFonts w:eastAsiaTheme="minorEastAsia"/>
        </w:rPr>
      </w:pPr>
    </w:p>
    <w:p w14:paraId="3B00C522" w14:textId="7ECEE1FA" w:rsidR="008C5411" w:rsidRDefault="008C5411" w:rsidP="008C5411">
      <w:pPr>
        <w:rPr>
          <w:rFonts w:eastAsiaTheme="minorEastAsia"/>
        </w:rPr>
      </w:pPr>
    </w:p>
    <w:p w14:paraId="61C021F7" w14:textId="5B16D6DC" w:rsidR="008C5411" w:rsidRDefault="008C5411" w:rsidP="008C5411">
      <w:pPr>
        <w:rPr>
          <w:rFonts w:eastAsiaTheme="minorEastAsia"/>
        </w:rPr>
      </w:pPr>
    </w:p>
    <w:p w14:paraId="163DA8CA" w14:textId="1CF00074" w:rsidR="008C5411" w:rsidRDefault="008C5411" w:rsidP="008C5411">
      <w:pPr>
        <w:rPr>
          <w:rFonts w:eastAsiaTheme="minorEastAsia"/>
        </w:rPr>
      </w:pPr>
    </w:p>
    <w:p w14:paraId="3E4E16E4" w14:textId="387D254C" w:rsidR="008C5411" w:rsidRDefault="008C5411" w:rsidP="008C5411">
      <w:pPr>
        <w:rPr>
          <w:rFonts w:eastAsiaTheme="minorEastAsia"/>
        </w:rPr>
      </w:pPr>
    </w:p>
    <w:p w14:paraId="340CABFA" w14:textId="36226BD3" w:rsidR="008C5411" w:rsidRDefault="008C5411" w:rsidP="008C5411">
      <w:pPr>
        <w:rPr>
          <w:rFonts w:eastAsiaTheme="minorEastAsia"/>
        </w:rPr>
      </w:pPr>
    </w:p>
    <w:p w14:paraId="618F576A" w14:textId="55952773" w:rsidR="008C5411" w:rsidRDefault="008C5411" w:rsidP="008C5411">
      <w:pPr>
        <w:rPr>
          <w:rFonts w:eastAsiaTheme="minorEastAsia"/>
        </w:rPr>
      </w:pPr>
    </w:p>
    <w:p w14:paraId="56175658" w14:textId="628938E7" w:rsidR="008C5411" w:rsidRDefault="008C5411" w:rsidP="008C5411">
      <w:pPr>
        <w:rPr>
          <w:rFonts w:eastAsiaTheme="minorEastAsia"/>
        </w:rPr>
      </w:pPr>
    </w:p>
    <w:p w14:paraId="4558E6FC" w14:textId="27F68F17" w:rsidR="008C5411" w:rsidRDefault="008C5411" w:rsidP="008C5411">
      <w:pPr>
        <w:rPr>
          <w:rFonts w:eastAsiaTheme="minorEastAsia"/>
        </w:rPr>
      </w:pPr>
    </w:p>
    <w:p w14:paraId="38DC2858" w14:textId="1FF186BD" w:rsidR="008C5411" w:rsidRDefault="008C5411" w:rsidP="008C5411">
      <w:pPr>
        <w:rPr>
          <w:rFonts w:eastAsiaTheme="minorEastAsia"/>
        </w:rPr>
      </w:pPr>
    </w:p>
    <w:p w14:paraId="0FCAD628" w14:textId="6CC5870D" w:rsidR="008C5411" w:rsidRDefault="008C5411" w:rsidP="008C5411">
      <w:pPr>
        <w:rPr>
          <w:rFonts w:eastAsiaTheme="minorEastAsia"/>
        </w:rPr>
      </w:pPr>
    </w:p>
    <w:p w14:paraId="70DAEDAA" w14:textId="094AD5E5" w:rsidR="008C5411" w:rsidRDefault="008C5411" w:rsidP="008C5411">
      <w:pPr>
        <w:rPr>
          <w:rFonts w:eastAsiaTheme="minorEastAsia"/>
        </w:rPr>
      </w:pPr>
    </w:p>
    <w:p w14:paraId="16FC5A48" w14:textId="0A0C7C6C" w:rsidR="008C5411" w:rsidRDefault="008C5411" w:rsidP="008C5411">
      <w:pPr>
        <w:rPr>
          <w:rFonts w:eastAsiaTheme="minorEastAsia"/>
        </w:rPr>
      </w:pPr>
    </w:p>
    <w:p w14:paraId="1C0E0112" w14:textId="4BDCCBA8" w:rsidR="008C5411" w:rsidRDefault="008C5411" w:rsidP="008C5411">
      <w:pPr>
        <w:rPr>
          <w:rFonts w:eastAsiaTheme="minorEastAsia"/>
        </w:rPr>
      </w:pPr>
    </w:p>
    <w:p w14:paraId="707DB755" w14:textId="5286FC8B" w:rsidR="008C5411" w:rsidRDefault="008C5411" w:rsidP="008C5411">
      <w:pPr>
        <w:rPr>
          <w:rFonts w:eastAsiaTheme="minorEastAsia"/>
        </w:rPr>
      </w:pPr>
    </w:p>
    <w:p w14:paraId="1F9333E5" w14:textId="4C073E00" w:rsidR="008C5411" w:rsidRDefault="008C5411" w:rsidP="008C5411">
      <w:pPr>
        <w:rPr>
          <w:rFonts w:eastAsiaTheme="minorEastAsia"/>
        </w:rPr>
      </w:pPr>
    </w:p>
    <w:p w14:paraId="4CE27186" w14:textId="42C3ADF5" w:rsidR="008C5411" w:rsidRDefault="008C5411" w:rsidP="008C5411">
      <w:pPr>
        <w:rPr>
          <w:rFonts w:eastAsiaTheme="minorEastAsia"/>
        </w:rPr>
      </w:pPr>
    </w:p>
    <w:p w14:paraId="67F5699E" w14:textId="3FAF9525" w:rsidR="008C5411" w:rsidRDefault="008C5411" w:rsidP="008C5411">
      <w:pPr>
        <w:rPr>
          <w:rFonts w:eastAsiaTheme="minorEastAsia"/>
        </w:rPr>
      </w:pPr>
    </w:p>
    <w:p w14:paraId="4DF98502" w14:textId="7544072D" w:rsidR="008C5411" w:rsidRDefault="008C5411" w:rsidP="008C5411">
      <w:pPr>
        <w:rPr>
          <w:rFonts w:eastAsiaTheme="minorEastAsia"/>
        </w:rPr>
      </w:pPr>
    </w:p>
    <w:p w14:paraId="4DD4353E" w14:textId="3B03D241" w:rsidR="008C5411" w:rsidRDefault="008C5411" w:rsidP="008C5411">
      <w:pPr>
        <w:rPr>
          <w:rFonts w:eastAsiaTheme="minorEastAsia"/>
        </w:rPr>
      </w:pPr>
    </w:p>
    <w:p w14:paraId="056D00B3" w14:textId="5BEBDF7D" w:rsidR="008C5411" w:rsidRPr="00A92FBA" w:rsidRDefault="008C5411" w:rsidP="008C5411">
      <w:pPr>
        <w:pStyle w:val="VDTableTitle"/>
        <w:rPr>
          <w:b/>
          <w:bCs/>
        </w:rPr>
      </w:pPr>
      <w:r>
        <w:rPr>
          <w:b/>
          <w:bCs/>
        </w:rPr>
        <w:lastRenderedPageBreak/>
        <w:t xml:space="preserve">Table S5. </w:t>
      </w:r>
      <w:r w:rsidRPr="00534296">
        <w:t xml:space="preserve">Error estimates for </w:t>
      </w:r>
      <w:r>
        <w:t>Transition</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8C5411" w14:paraId="07AB1C56"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842E"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119BB88C"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1E03928D"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Lower</w:t>
            </w:r>
          </w:p>
        </w:tc>
        <w:tc>
          <w:tcPr>
            <w:tcW w:w="0" w:type="auto"/>
          </w:tcPr>
          <w:p w14:paraId="0A19EDD6"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Upper</w:t>
            </w:r>
          </w:p>
        </w:tc>
        <w:tc>
          <w:tcPr>
            <w:tcW w:w="0" w:type="auto"/>
          </w:tcPr>
          <w:p w14:paraId="1FC5F094"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6EBF2E2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AB60E"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7AD7145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6</w:t>
            </w:r>
          </w:p>
        </w:tc>
        <w:tc>
          <w:tcPr>
            <w:tcW w:w="0" w:type="auto"/>
          </w:tcPr>
          <w:p w14:paraId="28355FD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22A9D6E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8A7218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DC3153"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75AB21D"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2D6FC67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41EC65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BAAAC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7D9C0E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888B5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D2947"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1905406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79840D9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A0B9009"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08A18C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FFEA17A"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55CCBC"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1B9C43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4D590D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202242B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5D65A88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21E3C0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590C7"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4D0FD2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3075E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CB0387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F73375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5A5E62B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CF0A576"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67089B6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03F6C4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2C2ABFA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7F0769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9F6C8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FE00FC"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3878C31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0BE08F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40F705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5F95104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F8523D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313825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3E7BEA7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2DFC8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E098FB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FDBD4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53B24D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D372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52FA1F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6091720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46D129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6135BA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EF04A09"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9019956"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3D643F6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49E201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7E608195"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57583B8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B8FC0D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552A9E"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5509FE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41124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748343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6AB2E1D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78C8AA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4E4CA20"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582AEA1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163649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5D171F2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5B13897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66CDDCDE"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09B1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63397F9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2FE0A8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8A6B4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0E7984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CEF6C8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29F216B"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2DD1C78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3DFA49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5B90D1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773810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726585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37C0A"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45A754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D52295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0408D4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61D8D9B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3320C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517E74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3110A1A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66165E1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032514D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409E411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825CD3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CC5C9"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23BC8DE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139CC79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00A28CB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76FCB7D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532F2E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D3F4E3D"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40A953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AE2F75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303820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43BCCF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E5A9D1"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D535E"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49439F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75811D5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754F4D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E5458F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9B05F4F" w14:textId="77777777" w:rsidR="008C5411" w:rsidRDefault="008C5411" w:rsidP="008C5411">
      <w:pPr>
        <w:pStyle w:val="TAMainText"/>
        <w:spacing w:after="240"/>
        <w:ind w:firstLine="0"/>
        <w:jc w:val="left"/>
      </w:pPr>
    </w:p>
    <w:p w14:paraId="7E45563A" w14:textId="77777777" w:rsidR="008C5411" w:rsidRDefault="008C5411" w:rsidP="008C5411">
      <w:pPr>
        <w:pStyle w:val="TAMainText"/>
        <w:spacing w:after="240"/>
        <w:ind w:firstLine="0"/>
        <w:jc w:val="left"/>
      </w:pPr>
    </w:p>
    <w:p w14:paraId="1CA5D34C" w14:textId="77777777" w:rsidR="008C5411" w:rsidRPr="008C5411" w:rsidRDefault="008C5411" w:rsidP="008C5411">
      <w:pPr>
        <w:rPr>
          <w:rFonts w:eastAsiaTheme="minorEastAsia"/>
        </w:rPr>
      </w:pPr>
    </w:p>
    <w:p w14:paraId="35AAF11B" w14:textId="1ED4C3DB" w:rsidR="008C5411" w:rsidRDefault="008C5411" w:rsidP="008C5411">
      <w:pPr>
        <w:rPr>
          <w:rFonts w:eastAsiaTheme="minorEastAsia"/>
        </w:rPr>
      </w:pPr>
    </w:p>
    <w:p w14:paraId="636A72D0" w14:textId="3890E622" w:rsidR="008C5411" w:rsidRDefault="008C5411" w:rsidP="008C5411">
      <w:pPr>
        <w:rPr>
          <w:rFonts w:eastAsiaTheme="minorEastAsia"/>
        </w:rPr>
      </w:pPr>
    </w:p>
    <w:p w14:paraId="29D98523" w14:textId="57C37763" w:rsidR="008C5411" w:rsidRDefault="008C5411" w:rsidP="008C5411">
      <w:pPr>
        <w:rPr>
          <w:rFonts w:eastAsiaTheme="minorEastAsia"/>
        </w:rPr>
      </w:pPr>
    </w:p>
    <w:p w14:paraId="00C7F9DE" w14:textId="7EF5294D" w:rsidR="008C5411" w:rsidRDefault="008C5411" w:rsidP="008C5411">
      <w:pPr>
        <w:rPr>
          <w:rFonts w:eastAsiaTheme="minorEastAsia"/>
        </w:rPr>
      </w:pPr>
    </w:p>
    <w:p w14:paraId="1E3E6F2D" w14:textId="0BB29C7F" w:rsidR="008C5411" w:rsidRDefault="008C5411" w:rsidP="008C5411">
      <w:pPr>
        <w:rPr>
          <w:rFonts w:eastAsiaTheme="minorEastAsia"/>
        </w:rPr>
      </w:pPr>
    </w:p>
    <w:p w14:paraId="5E2A6C42" w14:textId="230B21C9" w:rsidR="008C5411" w:rsidRDefault="008C5411" w:rsidP="008C5411">
      <w:pPr>
        <w:rPr>
          <w:rFonts w:eastAsiaTheme="minorEastAsia"/>
        </w:rPr>
      </w:pPr>
    </w:p>
    <w:p w14:paraId="7D1BDDBA" w14:textId="67A464B4" w:rsidR="008C5411" w:rsidRDefault="008C5411" w:rsidP="008C5411">
      <w:pPr>
        <w:rPr>
          <w:rFonts w:eastAsiaTheme="minorEastAsia"/>
        </w:rPr>
      </w:pPr>
    </w:p>
    <w:p w14:paraId="28B82954" w14:textId="6EF9B123" w:rsidR="008C5411" w:rsidRDefault="008C5411" w:rsidP="008C5411">
      <w:pPr>
        <w:rPr>
          <w:rFonts w:eastAsiaTheme="minorEastAsia"/>
        </w:rPr>
      </w:pPr>
    </w:p>
    <w:p w14:paraId="7C0D7536" w14:textId="7F752158" w:rsidR="008C5411" w:rsidRDefault="008C5411" w:rsidP="008C5411">
      <w:pPr>
        <w:rPr>
          <w:rFonts w:eastAsiaTheme="minorEastAsia"/>
        </w:rPr>
      </w:pPr>
    </w:p>
    <w:p w14:paraId="4B8D260D" w14:textId="69828C0E" w:rsidR="008C5411" w:rsidRDefault="008C5411" w:rsidP="008C5411">
      <w:pPr>
        <w:rPr>
          <w:rFonts w:eastAsiaTheme="minorEastAsia"/>
        </w:rPr>
      </w:pPr>
    </w:p>
    <w:p w14:paraId="5043DF69" w14:textId="6B39E559" w:rsidR="008C5411" w:rsidRDefault="008C5411" w:rsidP="008C5411">
      <w:pPr>
        <w:rPr>
          <w:rFonts w:eastAsiaTheme="minorEastAsia"/>
        </w:rPr>
      </w:pPr>
    </w:p>
    <w:p w14:paraId="27206C7D" w14:textId="2F6C5AE0" w:rsidR="008C5411" w:rsidRDefault="008C5411" w:rsidP="008C5411">
      <w:pPr>
        <w:rPr>
          <w:rFonts w:eastAsiaTheme="minorEastAsia"/>
        </w:rPr>
      </w:pPr>
    </w:p>
    <w:p w14:paraId="6AE71EB6" w14:textId="747D4BFC" w:rsidR="008C5411" w:rsidRDefault="008C5411" w:rsidP="008C5411">
      <w:pPr>
        <w:rPr>
          <w:rFonts w:eastAsiaTheme="minorEastAsia"/>
        </w:rPr>
      </w:pPr>
    </w:p>
    <w:p w14:paraId="05D8F62A" w14:textId="77777777" w:rsidR="008C5411" w:rsidRPr="008C5411" w:rsidRDefault="008C5411" w:rsidP="008C5411">
      <w:pPr>
        <w:rPr>
          <w:rFonts w:eastAsiaTheme="minorEastAsia"/>
        </w:rPr>
      </w:pPr>
    </w:p>
    <w:p w14:paraId="06F4105C" w14:textId="77777777" w:rsidR="008C5411" w:rsidRDefault="008C5411" w:rsidP="00E46174">
      <w:pPr>
        <w:pStyle w:val="VDTableTitle"/>
        <w:rPr>
          <w:rFonts w:eastAsiaTheme="minorEastAsia"/>
          <w:b/>
          <w:bCs/>
        </w:rPr>
      </w:pPr>
    </w:p>
    <w:p w14:paraId="37F37D22" w14:textId="77777777" w:rsidR="008C5411" w:rsidRDefault="008C5411" w:rsidP="00E46174">
      <w:pPr>
        <w:pStyle w:val="VDTableTitle"/>
        <w:rPr>
          <w:rFonts w:eastAsiaTheme="minorEastAsia"/>
          <w:b/>
          <w:bCs/>
        </w:rPr>
      </w:pPr>
    </w:p>
    <w:p w14:paraId="7E651BE2" w14:textId="76EA7F96" w:rsidR="008C5411" w:rsidRDefault="008C5411" w:rsidP="00E46174">
      <w:pPr>
        <w:pStyle w:val="VDTableTitle"/>
        <w:rPr>
          <w:rFonts w:eastAsiaTheme="minorEastAsia"/>
          <w:b/>
          <w:bCs/>
        </w:rPr>
      </w:pPr>
    </w:p>
    <w:p w14:paraId="1D2D9993" w14:textId="4CE32DAD" w:rsidR="009F6E3B" w:rsidRDefault="009F6E3B" w:rsidP="009F6E3B">
      <w:pPr>
        <w:rPr>
          <w:rFonts w:eastAsiaTheme="minorEastAsia"/>
        </w:rPr>
      </w:pPr>
    </w:p>
    <w:p w14:paraId="5DD1CA8D" w14:textId="77777777" w:rsidR="009F6E3B" w:rsidRPr="0085568D" w:rsidRDefault="009F6E3B" w:rsidP="009F6E3B">
      <w:pPr>
        <w:pStyle w:val="VDTableTitle"/>
        <w:rPr>
          <w:b/>
          <w:bCs/>
        </w:rPr>
      </w:pPr>
      <w:r>
        <w:rPr>
          <w:b/>
          <w:bCs/>
        </w:rPr>
        <w:lastRenderedPageBreak/>
        <w:t xml:space="preserve">Table S6. </w:t>
      </w:r>
      <w:r w:rsidRPr="0085568D">
        <w:t xml:space="preserve">Counts of </w:t>
      </w:r>
      <w:r>
        <w:t>when QOR or DBSCAN outperform the other under different circumstances.</w:t>
      </w:r>
    </w:p>
    <w:tbl>
      <w:tblPr>
        <w:tblStyle w:val="PlainTable2"/>
        <w:tblW w:w="0" w:type="auto"/>
        <w:tblLook w:val="04A0" w:firstRow="1" w:lastRow="0" w:firstColumn="1" w:lastColumn="0" w:noHBand="0" w:noVBand="1"/>
      </w:tblPr>
      <w:tblGrid>
        <w:gridCol w:w="1870"/>
        <w:gridCol w:w="1870"/>
        <w:gridCol w:w="1870"/>
        <w:gridCol w:w="1870"/>
      </w:tblGrid>
      <w:tr w:rsidR="009F6E3B" w14:paraId="3BF9F993"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54592A" w14:textId="77777777" w:rsidR="009F6E3B" w:rsidRDefault="009F6E3B" w:rsidP="00366C8C">
            <w:pPr>
              <w:pStyle w:val="TAMainText"/>
              <w:spacing w:after="240"/>
              <w:ind w:firstLine="0"/>
              <w:jc w:val="left"/>
            </w:pPr>
            <w:r>
              <w:t>QOR Label</w:t>
            </w:r>
          </w:p>
        </w:tc>
        <w:tc>
          <w:tcPr>
            <w:tcW w:w="1870" w:type="dxa"/>
          </w:tcPr>
          <w:p w14:paraId="42ED8736"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2D68EC20"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2D37425F"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9F6E3B" w14:paraId="73E226A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FE845AE"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0CC616C8"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26649FCB"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7D52FDD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9F6E3B" w14:paraId="27325020"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45F1E25B"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6B85A97A"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01C3A72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49F06A7E"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9F6E3B" w14:paraId="17611F9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3898C4"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26497970"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BC4762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AF6C143"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9F6E3B" w14:paraId="131DA7D9"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04061EF5"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79DE3F7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5E35CDB6"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5121A757"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73BCF13E" w14:textId="77777777" w:rsidR="009F6E3B" w:rsidRDefault="009F6E3B" w:rsidP="009F6E3B">
      <w:pPr>
        <w:pStyle w:val="TAMainText"/>
        <w:spacing w:after="240"/>
        <w:ind w:firstLine="0"/>
        <w:jc w:val="left"/>
      </w:pPr>
    </w:p>
    <w:p w14:paraId="425C144C" w14:textId="3A95D20D" w:rsidR="009F6E3B" w:rsidRDefault="009F6E3B" w:rsidP="009F6E3B">
      <w:pPr>
        <w:rPr>
          <w:rFonts w:eastAsiaTheme="minorEastAsia"/>
        </w:rPr>
      </w:pPr>
    </w:p>
    <w:p w14:paraId="20A8178A" w14:textId="383A1AD3" w:rsidR="009F6E3B" w:rsidRDefault="009F6E3B" w:rsidP="009F6E3B">
      <w:pPr>
        <w:rPr>
          <w:rFonts w:eastAsiaTheme="minorEastAsia"/>
        </w:rPr>
      </w:pPr>
    </w:p>
    <w:p w14:paraId="2823F2E3" w14:textId="6AF0F6E4" w:rsidR="009F6E3B" w:rsidRDefault="009F6E3B" w:rsidP="009F6E3B">
      <w:pPr>
        <w:rPr>
          <w:rFonts w:eastAsiaTheme="minorEastAsia"/>
        </w:rPr>
      </w:pPr>
    </w:p>
    <w:p w14:paraId="393C8356" w14:textId="38889CE5" w:rsidR="009F6E3B" w:rsidRDefault="009F6E3B" w:rsidP="009F6E3B">
      <w:pPr>
        <w:rPr>
          <w:rFonts w:eastAsiaTheme="minorEastAsia"/>
        </w:rPr>
      </w:pPr>
    </w:p>
    <w:p w14:paraId="6BF7CF3C" w14:textId="0F04B814" w:rsidR="009F6E3B" w:rsidRDefault="009F6E3B" w:rsidP="009F6E3B">
      <w:pPr>
        <w:rPr>
          <w:rFonts w:eastAsiaTheme="minorEastAsia"/>
        </w:rPr>
      </w:pPr>
    </w:p>
    <w:p w14:paraId="43168F76" w14:textId="1F077428" w:rsidR="009F6E3B" w:rsidRDefault="009F6E3B" w:rsidP="009F6E3B">
      <w:pPr>
        <w:rPr>
          <w:rFonts w:eastAsiaTheme="minorEastAsia"/>
        </w:rPr>
      </w:pPr>
    </w:p>
    <w:p w14:paraId="7BFFDDCC" w14:textId="642898B0" w:rsidR="009F6E3B" w:rsidRDefault="009F6E3B" w:rsidP="009F6E3B">
      <w:pPr>
        <w:rPr>
          <w:rFonts w:eastAsiaTheme="minorEastAsia"/>
        </w:rPr>
      </w:pPr>
    </w:p>
    <w:p w14:paraId="04767A06" w14:textId="0B987CC2" w:rsidR="009F6E3B" w:rsidRDefault="009F6E3B" w:rsidP="009F6E3B">
      <w:pPr>
        <w:rPr>
          <w:rFonts w:eastAsiaTheme="minorEastAsia"/>
        </w:rPr>
      </w:pPr>
    </w:p>
    <w:p w14:paraId="73F6D3BF" w14:textId="5D63178D" w:rsidR="009F6E3B" w:rsidRDefault="009F6E3B" w:rsidP="009F6E3B">
      <w:pPr>
        <w:rPr>
          <w:rFonts w:eastAsiaTheme="minorEastAsia"/>
        </w:rPr>
      </w:pPr>
    </w:p>
    <w:p w14:paraId="3D8B53E4" w14:textId="7CCD6975" w:rsidR="009F6E3B" w:rsidRDefault="009F6E3B" w:rsidP="009F6E3B">
      <w:pPr>
        <w:rPr>
          <w:rFonts w:eastAsiaTheme="minorEastAsia"/>
        </w:rPr>
      </w:pPr>
    </w:p>
    <w:p w14:paraId="6F53AA42" w14:textId="61C188DD" w:rsidR="009F6E3B" w:rsidRDefault="009F6E3B" w:rsidP="009F6E3B">
      <w:pPr>
        <w:rPr>
          <w:rFonts w:eastAsiaTheme="minorEastAsia"/>
        </w:rPr>
      </w:pPr>
    </w:p>
    <w:p w14:paraId="58AC63B8" w14:textId="2735C842" w:rsidR="009F6E3B" w:rsidRDefault="009F6E3B" w:rsidP="009F6E3B">
      <w:pPr>
        <w:rPr>
          <w:rFonts w:eastAsiaTheme="minorEastAsia"/>
        </w:rPr>
      </w:pPr>
    </w:p>
    <w:p w14:paraId="555064D7" w14:textId="08BEEB7C" w:rsidR="009F6E3B" w:rsidRDefault="009F6E3B" w:rsidP="009F6E3B">
      <w:pPr>
        <w:rPr>
          <w:rFonts w:eastAsiaTheme="minorEastAsia"/>
        </w:rPr>
      </w:pPr>
    </w:p>
    <w:p w14:paraId="1F5C9C70" w14:textId="5516BCD4" w:rsidR="009F6E3B" w:rsidRDefault="009F6E3B" w:rsidP="009F6E3B">
      <w:pPr>
        <w:rPr>
          <w:rFonts w:eastAsiaTheme="minorEastAsia"/>
        </w:rPr>
      </w:pPr>
    </w:p>
    <w:p w14:paraId="5D7B794C" w14:textId="77777777" w:rsidR="009F6E3B" w:rsidRPr="009F6E3B" w:rsidRDefault="009F6E3B" w:rsidP="009F6E3B">
      <w:pPr>
        <w:rPr>
          <w:rFonts w:eastAsiaTheme="minorEastAsia"/>
        </w:rPr>
      </w:pPr>
    </w:p>
    <w:p w14:paraId="39328B60" w14:textId="3DFD9E7C" w:rsidR="00E46174" w:rsidRPr="008C5411" w:rsidRDefault="00E46174" w:rsidP="0085568D">
      <w:pPr>
        <w:pStyle w:val="VDTableTitle"/>
        <w:rPr>
          <w:rFonts w:eastAsiaTheme="minorEastAsia"/>
          <w:b/>
          <w:bCs/>
        </w:rPr>
      </w:pPr>
      <w:r>
        <w:rPr>
          <w:rFonts w:eastAsiaTheme="minorEastAsia"/>
          <w:b/>
          <w:bCs/>
        </w:rPr>
        <w:lastRenderedPageBreak/>
        <w:t>Table S</w:t>
      </w:r>
      <w:r w:rsidR="009F6E3B">
        <w:rPr>
          <w:rFonts w:eastAsiaTheme="minorEastAsia"/>
          <w:b/>
          <w:bCs/>
        </w:rPr>
        <w:t>7</w:t>
      </w:r>
      <w:r>
        <w:rPr>
          <w:rFonts w:eastAsiaTheme="minorEastAsia"/>
          <w:b/>
          <w:bCs/>
        </w:rPr>
        <w:t xml:space="preserve">. </w:t>
      </w:r>
      <w:r w:rsidRPr="000D29EC">
        <w:rPr>
          <w:rFonts w:eastAsiaTheme="minorEastAsia"/>
        </w:rPr>
        <w:t>Loadings post varimax rotation from Figure</w:t>
      </w:r>
      <w:r>
        <w:rPr>
          <w:rFonts w:eastAsiaTheme="minorEastAsia"/>
        </w:rPr>
        <w:t xml:space="preserve"> </w:t>
      </w:r>
      <w:ins w:id="34" w:author="Griffin, Robert" w:date="2022-09-23T12:41:00Z">
        <w:r w:rsidR="005129CD">
          <w:rPr>
            <w:rFonts w:eastAsiaTheme="minorEastAsia"/>
          </w:rPr>
          <w:t>S</w:t>
        </w:r>
      </w:ins>
      <w:r>
        <w:rPr>
          <w:rFonts w:eastAsiaTheme="minorEastAsia"/>
        </w:rPr>
        <w:t>5</w:t>
      </w:r>
      <w:r w:rsidRPr="000D29EC">
        <w:rPr>
          <w:rFonts w:eastAsiaTheme="minorEastAsia"/>
        </w:rPr>
        <w:t>. Varimax rotated loadings from Larson et al.</w:t>
      </w:r>
      <w:ins w:id="35" w:author="Griffin, Robert" w:date="2022-09-23T12:41:00Z">
        <w:r w:rsidR="005129CD" w:rsidRPr="005129CD">
          <w:rPr>
            <w:rFonts w:eastAsiaTheme="minorEastAsia"/>
            <w:vertAlign w:val="superscript"/>
            <w:rPrChange w:id="36" w:author="Griffin, Robert" w:date="2022-09-23T12:41:00Z">
              <w:rPr>
                <w:rFonts w:eastAsiaTheme="minorEastAsia"/>
              </w:rPr>
            </w:rPrChange>
          </w:rPr>
          <w:t>2</w:t>
        </w:r>
      </w:ins>
      <w:r w:rsidRPr="000D29EC">
        <w:rPr>
          <w:rFonts w:eastAsiaTheme="minorEastAsia"/>
        </w:rPr>
        <w:t xml:space="preserve"> </w:t>
      </w:r>
      <w:proofErr w:type="gramStart"/>
      <w:r w:rsidRPr="000D29EC">
        <w:rPr>
          <w:rFonts w:eastAsiaTheme="minorEastAsia"/>
        </w:rPr>
        <w:t>are</w:t>
      </w:r>
      <w:proofErr w:type="gramEnd"/>
      <w:r w:rsidRPr="000D29EC">
        <w:rPr>
          <w:rFonts w:eastAsiaTheme="minorEastAsia"/>
        </w:rPr>
        <w:t xml:space="preserve"> also presented for reference.</w:t>
      </w:r>
    </w:p>
    <w:tbl>
      <w:tblPr>
        <w:tblStyle w:val="PlainTable2"/>
        <w:tblW w:w="5000" w:type="pct"/>
        <w:tblLook w:val="04A0" w:firstRow="1" w:lastRow="0" w:firstColumn="1" w:lastColumn="0" w:noHBand="0" w:noVBand="1"/>
      </w:tblPr>
      <w:tblGrid>
        <w:gridCol w:w="715"/>
        <w:gridCol w:w="1584"/>
        <w:gridCol w:w="2801"/>
        <w:gridCol w:w="2130"/>
        <w:gridCol w:w="2130"/>
      </w:tblGrid>
      <w:tr w:rsidR="00E46174" w14:paraId="37DCA431" w14:textId="77777777" w:rsidTr="008C5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8C5411">
            <w:pPr>
              <w:pStyle w:val="TCTableBody"/>
              <w:rPr>
                <w:rFonts w:cs="Times"/>
              </w:rPr>
            </w:pPr>
            <w:bookmarkStart w:id="37" w:name="_Ref97647587"/>
            <w:bookmarkStart w:id="38" w:name="_Ref97641581"/>
          </w:p>
        </w:tc>
        <w:tc>
          <w:tcPr>
            <w:tcW w:w="846" w:type="pct"/>
          </w:tcPr>
          <w:p w14:paraId="406C9542" w14:textId="77777777"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pPr>
            <w:r w:rsidRPr="005352CB">
              <w:t>BC-</w:t>
            </w:r>
            <w:proofErr w:type="gramStart"/>
            <w:r w:rsidRPr="005352CB">
              <w:t>rich(</w:t>
            </w:r>
            <w:proofErr w:type="gramEnd"/>
            <w:r w:rsidRPr="005352CB">
              <w:t>This work)</w:t>
            </w:r>
          </w:p>
        </w:tc>
        <w:tc>
          <w:tcPr>
            <w:tcW w:w="1138" w:type="pct"/>
          </w:tcPr>
          <w:p w14:paraId="4ED0B5D6" w14:textId="0A525878"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8C5411">
            <w:pPr>
              <w:pStyle w:val="TCTableBody"/>
              <w:rPr>
                <w:rFonts w:cs="Times"/>
              </w:rPr>
            </w:pPr>
            <w:r w:rsidRPr="009F4A0A">
              <w:rPr>
                <w:rFonts w:cs="Times"/>
              </w:rPr>
              <w:t>BC</w:t>
            </w:r>
          </w:p>
        </w:tc>
        <w:tc>
          <w:tcPr>
            <w:tcW w:w="846" w:type="pct"/>
          </w:tcPr>
          <w:p w14:paraId="0ADEBB1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8C5411">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8C5411">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8C5411">
            <w:pPr>
              <w:pStyle w:val="TCTableBody"/>
              <w:rPr>
                <w:rFonts w:cs="Times"/>
              </w:rPr>
            </w:pPr>
            <w:r w:rsidRPr="009F4A0A">
              <w:rPr>
                <w:rFonts w:cs="Times"/>
              </w:rPr>
              <w:t>UFP</w:t>
            </w:r>
          </w:p>
        </w:tc>
        <w:tc>
          <w:tcPr>
            <w:tcW w:w="846" w:type="pct"/>
          </w:tcPr>
          <w:p w14:paraId="6A1F8D5D"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37"/>
      <w:bookmarkEnd w:id="38"/>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251606AA" w:rsidR="00E46174" w:rsidRDefault="00E46174" w:rsidP="0085568D">
      <w:pPr>
        <w:pStyle w:val="VDTableTitle"/>
        <w:rPr>
          <w:b/>
          <w:bCs/>
        </w:rPr>
      </w:pPr>
    </w:p>
    <w:p w14:paraId="69ECB59C" w14:textId="7DAE6A17" w:rsidR="00FF564E" w:rsidRDefault="00FF564E" w:rsidP="000B5610">
      <w:pPr>
        <w:pStyle w:val="TAMainText"/>
        <w:spacing w:after="240"/>
        <w:ind w:firstLine="0"/>
        <w:jc w:val="left"/>
      </w:pPr>
    </w:p>
    <w:p w14:paraId="2728E3C7" w14:textId="03894325" w:rsidR="00FF564E" w:rsidRPr="00FF564E" w:rsidRDefault="00FF564E" w:rsidP="00FF564E">
      <w:pPr>
        <w:pStyle w:val="VDTableTitle"/>
      </w:pPr>
      <w:r>
        <w:rPr>
          <w:b/>
          <w:bCs/>
        </w:rPr>
        <w:lastRenderedPageBreak/>
        <w:t>Table S</w:t>
      </w:r>
      <w:r w:rsidR="008C5411">
        <w:rPr>
          <w:b/>
          <w:bCs/>
        </w:rPr>
        <w:t>8</w:t>
      </w:r>
      <w:r>
        <w:rPr>
          <w:b/>
          <w:bCs/>
        </w:rPr>
        <w:t xml:space="preserve">.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1"/>
        <w:tblW w:w="0" w:type="auto"/>
        <w:tblLook w:val="04A0" w:firstRow="1" w:lastRow="0" w:firstColumn="1" w:lastColumn="0" w:noHBand="0" w:noVBand="1"/>
        <w:tblPrChange w:id="39" w:author="Blake Actkinson" w:date="2022-10-18T23:33:00Z">
          <w:tblPr>
            <w:tblStyle w:val="TableGrid"/>
            <w:tblW w:w="0" w:type="auto"/>
            <w:tblLook w:val="04A0" w:firstRow="1" w:lastRow="0" w:firstColumn="1" w:lastColumn="0" w:noHBand="0" w:noVBand="1"/>
          </w:tblPr>
        </w:tblPrChange>
      </w:tblPr>
      <w:tblGrid>
        <w:gridCol w:w="1462"/>
        <w:gridCol w:w="1337"/>
        <w:gridCol w:w="1217"/>
        <w:gridCol w:w="1211"/>
        <w:gridCol w:w="1688"/>
        <w:gridCol w:w="830"/>
        <w:gridCol w:w="1490"/>
        <w:tblGridChange w:id="40">
          <w:tblGrid>
            <w:gridCol w:w="1462"/>
            <w:gridCol w:w="1267"/>
            <w:gridCol w:w="1217"/>
            <w:gridCol w:w="1211"/>
            <w:gridCol w:w="1688"/>
            <w:gridCol w:w="501"/>
            <w:gridCol w:w="501"/>
          </w:tblGrid>
        </w:tblGridChange>
      </w:tblGrid>
      <w:tr w:rsidR="0097213E" w14:paraId="0E43C65B" w14:textId="7A562657" w:rsidTr="006A58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41" w:author="Blake Actkinson" w:date="2022-10-18T23:33:00Z">
              <w:tcPr>
                <w:tcW w:w="1462" w:type="dxa"/>
              </w:tcPr>
            </w:tcPrChange>
          </w:tcPr>
          <w:p w14:paraId="38D0DA42" w14:textId="77777777" w:rsidR="0097213E" w:rsidRPr="00C10F54" w:rsidRDefault="0097213E" w:rsidP="00D62803">
            <w:pPr>
              <w:pStyle w:val="NoSpacing"/>
              <w:cnfStyle w:val="101000000000" w:firstRow="1" w:lastRow="0" w:firstColumn="1" w:lastColumn="0" w:oddVBand="0" w:evenVBand="0" w:oddHBand="0" w:evenHBand="0" w:firstRowFirstColumn="0" w:firstRowLastColumn="0" w:lastRowFirstColumn="0" w:lastRowLastColumn="0"/>
              <w:rPr>
                <w:rFonts w:ascii="Times New Roman" w:hAnsi="Times New Roman" w:cs="Times New Roman"/>
                <w:sz w:val="24"/>
                <w:szCs w:val="24"/>
              </w:rPr>
            </w:pPr>
            <w:r w:rsidRPr="00C10F54">
              <w:rPr>
                <w:rFonts w:ascii="Times New Roman" w:hAnsi="Times New Roman"/>
                <w:sz w:val="24"/>
                <w:szCs w:val="24"/>
              </w:rPr>
              <w:t>Census Tracts</w:t>
            </w:r>
          </w:p>
        </w:tc>
        <w:tc>
          <w:tcPr>
            <w:tcW w:w="1267" w:type="dxa"/>
            <w:tcPrChange w:id="42" w:author="Blake Actkinson" w:date="2022-10-18T23:33:00Z">
              <w:tcPr>
                <w:tcW w:w="1267" w:type="dxa"/>
              </w:tcPr>
            </w:tcPrChange>
          </w:tcPr>
          <w:p w14:paraId="3F51D8DA" w14:textId="77777777" w:rsidR="0097213E"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97213E" w:rsidRPr="00C10F54"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217" w:type="dxa"/>
            <w:tcPrChange w:id="43" w:author="Blake Actkinson" w:date="2022-10-18T23:33:00Z">
              <w:tcPr>
                <w:tcW w:w="1217" w:type="dxa"/>
              </w:tcPr>
            </w:tcPrChange>
          </w:tcPr>
          <w:p w14:paraId="05D9CD6C" w14:textId="77777777" w:rsidR="0097213E" w:rsidRPr="006B0120"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1211" w:type="dxa"/>
            <w:tcPrChange w:id="44" w:author="Blake Actkinson" w:date="2022-10-18T23:33:00Z">
              <w:tcPr>
                <w:tcW w:w="1211" w:type="dxa"/>
              </w:tcPr>
            </w:tcPrChange>
          </w:tcPr>
          <w:p w14:paraId="0FAA617C" w14:textId="77777777" w:rsidR="0097213E"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1688" w:type="dxa"/>
            <w:tcPrChange w:id="45" w:author="Blake Actkinson" w:date="2022-10-18T23:33:00Z">
              <w:tcPr>
                <w:tcW w:w="1688" w:type="dxa"/>
              </w:tcPr>
            </w:tcPrChange>
          </w:tcPr>
          <w:p w14:paraId="166A7CD5" w14:textId="77777777" w:rsidR="0097213E"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c>
          <w:tcPr>
            <w:tcW w:w="710" w:type="dxa"/>
            <w:tcPrChange w:id="46" w:author="Blake Actkinson" w:date="2022-10-18T23:33:00Z">
              <w:tcPr>
                <w:tcW w:w="501" w:type="dxa"/>
              </w:tcPr>
            </w:tcPrChange>
          </w:tcPr>
          <w:p w14:paraId="5609CF6A" w14:textId="57CE7D91" w:rsidR="0097213E"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ins w:id="47" w:author="Blake Actkinson" w:date="2022-10-10T21:35:00Z">
              <w:r>
                <w:rPr>
                  <w:rFonts w:ascii="Times New Roman" w:hAnsi="Times New Roman"/>
                  <w:sz w:val="24"/>
                  <w:szCs w:val="24"/>
                </w:rPr>
                <w:t>Area (in sq. miles)</w:t>
              </w:r>
            </w:ins>
          </w:p>
        </w:tc>
        <w:tc>
          <w:tcPr>
            <w:tcW w:w="1080" w:type="dxa"/>
            <w:tcPrChange w:id="48" w:author="Blake Actkinson" w:date="2022-10-18T23:33:00Z">
              <w:tcPr>
                <w:tcW w:w="501" w:type="dxa"/>
              </w:tcPr>
            </w:tcPrChange>
          </w:tcPr>
          <w:p w14:paraId="5167006E" w14:textId="5D57BADD" w:rsidR="0097213E" w:rsidRDefault="0097213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ins w:id="49" w:author="Blake Actkinson" w:date="2022-10-10T21:40:00Z">
              <w:r>
                <w:rPr>
                  <w:rFonts w:ascii="Times New Roman" w:hAnsi="Times New Roman"/>
                  <w:sz w:val="24"/>
                  <w:szCs w:val="24"/>
                </w:rPr>
                <w:t># Facilities/sq. mi</w:t>
              </w:r>
            </w:ins>
          </w:p>
        </w:tc>
      </w:tr>
      <w:tr w:rsidR="0097213E" w:rsidDel="001959E2" w14:paraId="45C72051" w14:textId="568D355C" w:rsidTr="006A581A">
        <w:trPr>
          <w:cnfStyle w:val="000000100000" w:firstRow="0" w:lastRow="0" w:firstColumn="0" w:lastColumn="0" w:oddVBand="0" w:evenVBand="0" w:oddHBand="1" w:evenHBand="0" w:firstRowFirstColumn="0" w:firstRowLastColumn="0" w:lastRowFirstColumn="0" w:lastRowLastColumn="0"/>
          <w:del w:id="50" w:author="Blake Actkinson" w:date="2022-10-10T20:35:00Z"/>
        </w:trPr>
        <w:tc>
          <w:tcPr>
            <w:cnfStyle w:val="001000000000" w:firstRow="0" w:lastRow="0" w:firstColumn="1" w:lastColumn="0" w:oddVBand="0" w:evenVBand="0" w:oddHBand="0" w:evenHBand="0" w:firstRowFirstColumn="0" w:firstRowLastColumn="0" w:lastRowFirstColumn="0" w:lastRowLastColumn="0"/>
            <w:tcW w:w="1462" w:type="dxa"/>
            <w:tcPrChange w:id="51" w:author="Blake Actkinson" w:date="2022-10-18T23:33:00Z">
              <w:tcPr>
                <w:tcW w:w="1462" w:type="dxa"/>
              </w:tcPr>
            </w:tcPrChange>
          </w:tcPr>
          <w:p w14:paraId="591D55C4" w14:textId="30070E3A" w:rsidR="0097213E" w:rsidRPr="00C10F54" w:rsidDel="001959E2" w:rsidRDefault="0097213E" w:rsidP="00D62803">
            <w:pPr>
              <w:pStyle w:val="NoSpacing"/>
              <w:cnfStyle w:val="001000100000" w:firstRow="0" w:lastRow="0" w:firstColumn="1" w:lastColumn="0" w:oddVBand="0" w:evenVBand="0" w:oddHBand="1" w:evenHBand="0" w:firstRowFirstColumn="0" w:firstRowLastColumn="0" w:lastRowFirstColumn="0" w:lastRowLastColumn="0"/>
              <w:rPr>
                <w:del w:id="52" w:author="Blake Actkinson" w:date="2022-10-10T20:35:00Z"/>
                <w:rFonts w:ascii="Times New Roman" w:hAnsi="Times New Roman"/>
                <w:sz w:val="24"/>
                <w:szCs w:val="24"/>
              </w:rPr>
            </w:pPr>
            <w:del w:id="53" w:author="Blake Actkinson" w:date="2022-10-10T20:35:00Z">
              <w:r w:rsidRPr="00C10F54" w:rsidDel="001959E2">
                <w:rPr>
                  <w:rFonts w:ascii="Times New Roman" w:hAnsi="Times New Roman"/>
                  <w:sz w:val="24"/>
                  <w:szCs w:val="24"/>
                </w:rPr>
                <w:delText>Northwest Domain</w:delText>
              </w:r>
            </w:del>
          </w:p>
        </w:tc>
        <w:tc>
          <w:tcPr>
            <w:tcW w:w="1267" w:type="dxa"/>
            <w:tcPrChange w:id="54" w:author="Blake Actkinson" w:date="2022-10-18T23:33:00Z">
              <w:tcPr>
                <w:tcW w:w="1267" w:type="dxa"/>
              </w:tcPr>
            </w:tcPrChange>
          </w:tcPr>
          <w:p w14:paraId="55702FB2" w14:textId="7FE64D41" w:rsidR="0097213E" w:rsidRPr="00C10F54"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55" w:author="Blake Actkinson" w:date="2022-10-10T20:35:00Z"/>
                <w:rFonts w:ascii="Times New Roman" w:hAnsi="Times New Roman"/>
                <w:b/>
                <w:sz w:val="24"/>
                <w:szCs w:val="24"/>
              </w:rPr>
            </w:pPr>
            <w:del w:id="56" w:author="Blake Actkinson" w:date="2022-10-10T20:35:00Z">
              <w:r w:rsidDel="001959E2">
                <w:rPr>
                  <w:rFonts w:ascii="Times New Roman" w:hAnsi="Times New Roman"/>
                  <w:b/>
                  <w:sz w:val="24"/>
                  <w:szCs w:val="24"/>
                </w:rPr>
                <w:delText>34873</w:delText>
              </w:r>
            </w:del>
          </w:p>
        </w:tc>
        <w:tc>
          <w:tcPr>
            <w:tcW w:w="1217" w:type="dxa"/>
            <w:tcPrChange w:id="57" w:author="Blake Actkinson" w:date="2022-10-18T23:33:00Z">
              <w:tcPr>
                <w:tcW w:w="1217" w:type="dxa"/>
              </w:tcPr>
            </w:tcPrChange>
          </w:tcPr>
          <w:p w14:paraId="4BE2A44B" w14:textId="38815DBD" w:rsidR="0097213E" w:rsidRPr="00C10F54"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58" w:author="Blake Actkinson" w:date="2022-10-10T20:35:00Z"/>
                <w:rFonts w:ascii="Times New Roman" w:hAnsi="Times New Roman"/>
                <w:b/>
                <w:sz w:val="24"/>
                <w:szCs w:val="24"/>
              </w:rPr>
            </w:pPr>
            <w:del w:id="59" w:author="Blake Actkinson" w:date="2022-10-10T20:35:00Z">
              <w:r w:rsidDel="001959E2">
                <w:rPr>
                  <w:rFonts w:ascii="Times New Roman" w:hAnsi="Times New Roman"/>
                  <w:b/>
                  <w:sz w:val="24"/>
                  <w:szCs w:val="24"/>
                </w:rPr>
                <w:delText>7</w:delText>
              </w:r>
            </w:del>
          </w:p>
        </w:tc>
        <w:tc>
          <w:tcPr>
            <w:tcW w:w="1211" w:type="dxa"/>
            <w:tcPrChange w:id="60" w:author="Blake Actkinson" w:date="2022-10-18T23:33:00Z">
              <w:tcPr>
                <w:tcW w:w="1211" w:type="dxa"/>
              </w:tcPr>
            </w:tcPrChange>
          </w:tcPr>
          <w:p w14:paraId="50C5A8E9" w14:textId="57F79FC0" w:rsidR="0097213E" w:rsidRPr="00C10F54"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61" w:author="Blake Actkinson" w:date="2022-10-10T20:35:00Z"/>
                <w:rFonts w:ascii="Times New Roman" w:hAnsi="Times New Roman"/>
                <w:b/>
                <w:sz w:val="24"/>
                <w:szCs w:val="24"/>
              </w:rPr>
            </w:pPr>
            <w:del w:id="62" w:author="Blake Actkinson" w:date="2022-10-10T20:35:00Z">
              <w:r w:rsidDel="001959E2">
                <w:rPr>
                  <w:rFonts w:ascii="Times New Roman" w:hAnsi="Times New Roman"/>
                  <w:b/>
                  <w:sz w:val="24"/>
                  <w:szCs w:val="24"/>
                </w:rPr>
                <w:delText>2</w:delText>
              </w:r>
            </w:del>
          </w:p>
        </w:tc>
        <w:tc>
          <w:tcPr>
            <w:tcW w:w="1688" w:type="dxa"/>
            <w:tcPrChange w:id="63" w:author="Blake Actkinson" w:date="2022-10-18T23:33:00Z">
              <w:tcPr>
                <w:tcW w:w="1688" w:type="dxa"/>
              </w:tcPr>
            </w:tcPrChange>
          </w:tcPr>
          <w:p w14:paraId="49EDE06A" w14:textId="288E7955" w:rsidR="0097213E" w:rsidRPr="00C10F54"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64" w:author="Blake Actkinson" w:date="2022-10-10T20:35:00Z"/>
                <w:rFonts w:ascii="Times New Roman" w:hAnsi="Times New Roman"/>
                <w:b/>
                <w:sz w:val="24"/>
                <w:szCs w:val="24"/>
              </w:rPr>
            </w:pPr>
            <w:del w:id="65" w:author="Blake Actkinson" w:date="2022-10-10T20:35:00Z">
              <w:r w:rsidDel="001959E2">
                <w:rPr>
                  <w:rFonts w:ascii="Times New Roman" w:hAnsi="Times New Roman"/>
                  <w:b/>
                  <w:sz w:val="24"/>
                  <w:szCs w:val="24"/>
                </w:rPr>
                <w:delText>0</w:delText>
              </w:r>
            </w:del>
          </w:p>
        </w:tc>
        <w:tc>
          <w:tcPr>
            <w:tcW w:w="710" w:type="dxa"/>
            <w:tcPrChange w:id="66" w:author="Blake Actkinson" w:date="2022-10-18T23:33:00Z">
              <w:tcPr>
                <w:tcW w:w="501" w:type="dxa"/>
              </w:tcPr>
            </w:tcPrChange>
          </w:tcPr>
          <w:p w14:paraId="0244E6F6"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c>
          <w:tcPr>
            <w:tcW w:w="1080" w:type="dxa"/>
            <w:tcPrChange w:id="67" w:author="Blake Actkinson" w:date="2022-10-18T23:33:00Z">
              <w:tcPr>
                <w:tcW w:w="501" w:type="dxa"/>
              </w:tcPr>
            </w:tcPrChange>
          </w:tcPr>
          <w:p w14:paraId="285D2B5C"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p>
        </w:tc>
      </w:tr>
      <w:tr w:rsidR="0097213E" w14:paraId="2349C16E" w14:textId="2420E040" w:rsidTr="006A581A">
        <w:tc>
          <w:tcPr>
            <w:cnfStyle w:val="001000000000" w:firstRow="0" w:lastRow="0" w:firstColumn="1" w:lastColumn="0" w:oddVBand="0" w:evenVBand="0" w:oddHBand="0" w:evenHBand="0" w:firstRowFirstColumn="0" w:firstRowLastColumn="0" w:lastRowFirstColumn="0" w:lastRowLastColumn="0"/>
            <w:tcW w:w="1462" w:type="dxa"/>
            <w:tcPrChange w:id="68" w:author="Blake Actkinson" w:date="2022-10-18T23:33:00Z">
              <w:tcPr>
                <w:tcW w:w="1462" w:type="dxa"/>
              </w:tcPr>
            </w:tcPrChange>
          </w:tcPr>
          <w:p w14:paraId="032FAD27" w14:textId="77777777" w:rsidR="0097213E" w:rsidRPr="00C10F54" w:rsidRDefault="0097213E">
            <w:pPr>
              <w:pStyle w:val="NoSpacing"/>
              <w:jc w:val="center"/>
              <w:rPr>
                <w:rFonts w:ascii="Times New Roman" w:hAnsi="Times New Roman" w:cs="Times New Roman"/>
                <w:b w:val="0"/>
                <w:sz w:val="24"/>
                <w:szCs w:val="24"/>
              </w:rPr>
              <w:pPrChange w:id="69" w:author="Blake Actkinson" w:date="2022-10-10T20:36:00Z">
                <w:pPr>
                  <w:pStyle w:val="NoSpacing"/>
                  <w:jc w:val="right"/>
                </w:pPr>
              </w:pPrChange>
            </w:pPr>
            <w:r w:rsidRPr="00C10F54">
              <w:rPr>
                <w:rFonts w:ascii="Times New Roman" w:hAnsi="Times New Roman"/>
                <w:sz w:val="24"/>
                <w:szCs w:val="24"/>
              </w:rPr>
              <w:t>North Spring Branch</w:t>
            </w:r>
          </w:p>
        </w:tc>
        <w:tc>
          <w:tcPr>
            <w:tcW w:w="1267" w:type="dxa"/>
            <w:tcPrChange w:id="70" w:author="Blake Actkinson" w:date="2022-10-18T23:33:00Z">
              <w:tcPr>
                <w:tcW w:w="1267" w:type="dxa"/>
              </w:tcPr>
            </w:tcPrChange>
          </w:tcPr>
          <w:p w14:paraId="57126FF5"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217" w:type="dxa"/>
            <w:tcPrChange w:id="71" w:author="Blake Actkinson" w:date="2022-10-18T23:33:00Z">
              <w:tcPr>
                <w:tcW w:w="1217" w:type="dxa"/>
              </w:tcPr>
            </w:tcPrChange>
          </w:tcPr>
          <w:p w14:paraId="795DEC16"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72" w:author="Blake Actkinson" w:date="2022-10-18T23:33:00Z">
              <w:tcPr>
                <w:tcW w:w="1211" w:type="dxa"/>
              </w:tcPr>
            </w:tcPrChange>
          </w:tcPr>
          <w:p w14:paraId="2336EFEB"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73" w:author="Blake Actkinson" w:date="2022-10-18T23:33:00Z">
              <w:tcPr>
                <w:tcW w:w="1688" w:type="dxa"/>
              </w:tcPr>
            </w:tcPrChange>
          </w:tcPr>
          <w:p w14:paraId="0D9EE1D1"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74" w:author="Blake Actkinson" w:date="2022-10-18T23:33:00Z">
              <w:tcPr>
                <w:tcW w:w="501" w:type="dxa"/>
              </w:tcPr>
            </w:tcPrChange>
          </w:tcPr>
          <w:p w14:paraId="1C47B658" w14:textId="1859658F"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75" w:author="Blake Actkinson" w:date="2022-10-10T21:35:00Z">
              <w:r>
                <w:rPr>
                  <w:rFonts w:ascii="Times New Roman" w:hAnsi="Times New Roman" w:cs="Times New Roman"/>
                  <w:sz w:val="24"/>
                  <w:szCs w:val="24"/>
                </w:rPr>
                <w:t>0.57</w:t>
              </w:r>
            </w:ins>
          </w:p>
        </w:tc>
        <w:tc>
          <w:tcPr>
            <w:tcW w:w="1080" w:type="dxa"/>
            <w:tcPrChange w:id="76" w:author="Blake Actkinson" w:date="2022-10-18T23:33:00Z">
              <w:tcPr>
                <w:tcW w:w="501" w:type="dxa"/>
              </w:tcPr>
            </w:tcPrChange>
          </w:tcPr>
          <w:p w14:paraId="062AFF33" w14:textId="17D158D2"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77" w:author="Blake Actkinson" w:date="2022-10-10T21:40:00Z">
              <w:r>
                <w:rPr>
                  <w:rFonts w:ascii="Times New Roman" w:hAnsi="Times New Roman" w:cs="Times New Roman"/>
                  <w:sz w:val="24"/>
                  <w:szCs w:val="24"/>
                </w:rPr>
                <w:t>0</w:t>
              </w:r>
            </w:ins>
          </w:p>
        </w:tc>
      </w:tr>
      <w:tr w:rsidR="0097213E" w14:paraId="4DB65C56" w14:textId="476C1DB3"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78" w:author="Blake Actkinson" w:date="2022-10-18T23:33:00Z">
              <w:tcPr>
                <w:tcW w:w="1462" w:type="dxa"/>
              </w:tcPr>
            </w:tcPrChange>
          </w:tcPr>
          <w:p w14:paraId="5F8E5CC5"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24"/>
                <w:szCs w:val="24"/>
              </w:rPr>
              <w:pPrChange w:id="79"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South Spring Branch</w:t>
            </w:r>
          </w:p>
        </w:tc>
        <w:tc>
          <w:tcPr>
            <w:tcW w:w="1267" w:type="dxa"/>
            <w:tcPrChange w:id="80" w:author="Blake Actkinson" w:date="2022-10-18T23:33:00Z">
              <w:tcPr>
                <w:tcW w:w="1267" w:type="dxa"/>
              </w:tcPr>
            </w:tcPrChange>
          </w:tcPr>
          <w:p w14:paraId="7389DA2A"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217" w:type="dxa"/>
            <w:tcPrChange w:id="81" w:author="Blake Actkinson" w:date="2022-10-18T23:33:00Z">
              <w:tcPr>
                <w:tcW w:w="1217" w:type="dxa"/>
              </w:tcPr>
            </w:tcPrChange>
          </w:tcPr>
          <w:p w14:paraId="0A836CFB"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82" w:author="Blake Actkinson" w:date="2022-10-18T23:33:00Z">
              <w:tcPr>
                <w:tcW w:w="1211" w:type="dxa"/>
              </w:tcPr>
            </w:tcPrChange>
          </w:tcPr>
          <w:p w14:paraId="6EF88610"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83" w:author="Blake Actkinson" w:date="2022-10-18T23:33:00Z">
              <w:tcPr>
                <w:tcW w:w="1688" w:type="dxa"/>
              </w:tcPr>
            </w:tcPrChange>
          </w:tcPr>
          <w:p w14:paraId="4F3C0C72"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84" w:author="Blake Actkinson" w:date="2022-10-18T23:33:00Z">
              <w:tcPr>
                <w:tcW w:w="501" w:type="dxa"/>
              </w:tcPr>
            </w:tcPrChange>
          </w:tcPr>
          <w:p w14:paraId="19BC2C5A" w14:textId="5F655654"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85" w:author="Blake Actkinson" w:date="2022-10-10T21:36:00Z">
              <w:r>
                <w:rPr>
                  <w:rFonts w:ascii="Times New Roman" w:hAnsi="Times New Roman" w:cs="Times New Roman"/>
                  <w:sz w:val="24"/>
                  <w:szCs w:val="24"/>
                </w:rPr>
                <w:t>0.73</w:t>
              </w:r>
            </w:ins>
          </w:p>
        </w:tc>
        <w:tc>
          <w:tcPr>
            <w:tcW w:w="1080" w:type="dxa"/>
            <w:tcPrChange w:id="86" w:author="Blake Actkinson" w:date="2022-10-18T23:33:00Z">
              <w:tcPr>
                <w:tcW w:w="501" w:type="dxa"/>
              </w:tcPr>
            </w:tcPrChange>
          </w:tcPr>
          <w:p w14:paraId="62FE47BE" w14:textId="45D37E00"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87" w:author="Blake Actkinson" w:date="2022-10-10T21:40:00Z">
              <w:r>
                <w:rPr>
                  <w:rFonts w:ascii="Times New Roman" w:hAnsi="Times New Roman" w:cs="Times New Roman"/>
                  <w:sz w:val="24"/>
                  <w:szCs w:val="24"/>
                </w:rPr>
                <w:t>0</w:t>
              </w:r>
            </w:ins>
          </w:p>
        </w:tc>
      </w:tr>
      <w:tr w:rsidR="0097213E" w:rsidDel="001959E2" w14:paraId="630554F5" w14:textId="7851AA68" w:rsidTr="006A581A">
        <w:trPr>
          <w:del w:id="88" w:author="Blake Actkinson" w:date="2022-10-10T20:38:00Z"/>
        </w:trPr>
        <w:tc>
          <w:tcPr>
            <w:cnfStyle w:val="001000000000" w:firstRow="0" w:lastRow="0" w:firstColumn="1" w:lastColumn="0" w:oddVBand="0" w:evenVBand="0" w:oddHBand="0" w:evenHBand="0" w:firstRowFirstColumn="0" w:firstRowLastColumn="0" w:lastRowFirstColumn="0" w:lastRowLastColumn="0"/>
            <w:tcW w:w="1462" w:type="dxa"/>
            <w:tcPrChange w:id="89" w:author="Blake Actkinson" w:date="2022-10-18T23:33:00Z">
              <w:tcPr>
                <w:tcW w:w="1462" w:type="dxa"/>
              </w:tcPr>
            </w:tcPrChange>
          </w:tcPr>
          <w:p w14:paraId="680130CC" w14:textId="4574B685" w:rsidR="0097213E" w:rsidRPr="00C10F54" w:rsidDel="001959E2" w:rsidRDefault="0097213E">
            <w:pPr>
              <w:pStyle w:val="NoSpacing"/>
              <w:jc w:val="center"/>
              <w:rPr>
                <w:del w:id="90" w:author="Blake Actkinson" w:date="2022-10-10T20:38:00Z"/>
                <w:rFonts w:ascii="Times New Roman" w:hAnsi="Times New Roman" w:cs="Times New Roman"/>
                <w:b w:val="0"/>
                <w:sz w:val="24"/>
                <w:szCs w:val="24"/>
              </w:rPr>
              <w:pPrChange w:id="91" w:author="Blake Actkinson" w:date="2022-10-10T20:36:00Z">
                <w:pPr>
                  <w:pStyle w:val="NoSpacing"/>
                  <w:jc w:val="right"/>
                </w:pPr>
              </w:pPrChange>
            </w:pPr>
            <w:del w:id="92" w:author="Blake Actkinson" w:date="2022-10-10T20:38:00Z">
              <w:r w:rsidRPr="00C10F54" w:rsidDel="001959E2">
                <w:rPr>
                  <w:rFonts w:ascii="Times New Roman" w:hAnsi="Times New Roman"/>
                  <w:sz w:val="24"/>
                  <w:szCs w:val="24"/>
                </w:rPr>
                <w:delText>Memorial Park</w:delText>
              </w:r>
            </w:del>
          </w:p>
        </w:tc>
        <w:tc>
          <w:tcPr>
            <w:tcW w:w="1267" w:type="dxa"/>
            <w:tcPrChange w:id="93" w:author="Blake Actkinson" w:date="2022-10-18T23:33:00Z">
              <w:tcPr>
                <w:tcW w:w="1267" w:type="dxa"/>
              </w:tcPr>
            </w:tcPrChange>
          </w:tcPr>
          <w:p w14:paraId="10B9EEFC" w14:textId="50B21DF2"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94" w:author="Blake Actkinson" w:date="2022-10-10T20:38:00Z"/>
                <w:rFonts w:ascii="Times New Roman" w:hAnsi="Times New Roman" w:cs="Times New Roman"/>
                <w:sz w:val="24"/>
                <w:szCs w:val="24"/>
              </w:rPr>
            </w:pPr>
            <w:del w:id="95" w:author="Blake Actkinson" w:date="2022-10-10T20:38:00Z">
              <w:r w:rsidDel="001959E2">
                <w:rPr>
                  <w:rFonts w:ascii="Times New Roman" w:hAnsi="Times New Roman" w:cs="Times New Roman"/>
                  <w:sz w:val="24"/>
                  <w:szCs w:val="24"/>
                </w:rPr>
                <w:delText>6908</w:delText>
              </w:r>
            </w:del>
          </w:p>
        </w:tc>
        <w:tc>
          <w:tcPr>
            <w:tcW w:w="1217" w:type="dxa"/>
            <w:tcPrChange w:id="96" w:author="Blake Actkinson" w:date="2022-10-18T23:33:00Z">
              <w:tcPr>
                <w:tcW w:w="1217" w:type="dxa"/>
              </w:tcPr>
            </w:tcPrChange>
          </w:tcPr>
          <w:p w14:paraId="4811EA1A" w14:textId="43439AC9"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97" w:author="Blake Actkinson" w:date="2022-10-10T20:38:00Z"/>
                <w:rFonts w:ascii="Times New Roman" w:hAnsi="Times New Roman" w:cs="Times New Roman"/>
                <w:sz w:val="24"/>
                <w:szCs w:val="24"/>
              </w:rPr>
            </w:pPr>
            <w:del w:id="98" w:author="Blake Actkinson" w:date="2022-10-10T20:38:00Z">
              <w:r w:rsidDel="001959E2">
                <w:rPr>
                  <w:rFonts w:ascii="Times New Roman" w:hAnsi="Times New Roman" w:cs="Times New Roman"/>
                  <w:sz w:val="24"/>
                  <w:szCs w:val="24"/>
                </w:rPr>
                <w:delText>0</w:delText>
              </w:r>
            </w:del>
          </w:p>
        </w:tc>
        <w:tc>
          <w:tcPr>
            <w:tcW w:w="1211" w:type="dxa"/>
            <w:tcPrChange w:id="99" w:author="Blake Actkinson" w:date="2022-10-18T23:33:00Z">
              <w:tcPr>
                <w:tcW w:w="1211" w:type="dxa"/>
              </w:tcPr>
            </w:tcPrChange>
          </w:tcPr>
          <w:p w14:paraId="724EB5E4" w14:textId="7BF4EDD8"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00" w:author="Blake Actkinson" w:date="2022-10-10T20:38:00Z"/>
                <w:rFonts w:ascii="Times New Roman" w:hAnsi="Times New Roman" w:cs="Times New Roman"/>
                <w:sz w:val="24"/>
                <w:szCs w:val="24"/>
              </w:rPr>
            </w:pPr>
            <w:del w:id="101" w:author="Blake Actkinson" w:date="2022-10-10T20:38:00Z">
              <w:r w:rsidDel="001959E2">
                <w:rPr>
                  <w:rFonts w:ascii="Times New Roman" w:hAnsi="Times New Roman" w:cs="Times New Roman"/>
                  <w:sz w:val="24"/>
                  <w:szCs w:val="24"/>
                </w:rPr>
                <w:delText>0</w:delText>
              </w:r>
            </w:del>
          </w:p>
        </w:tc>
        <w:tc>
          <w:tcPr>
            <w:tcW w:w="1688" w:type="dxa"/>
            <w:tcPrChange w:id="102" w:author="Blake Actkinson" w:date="2022-10-18T23:33:00Z">
              <w:tcPr>
                <w:tcW w:w="1688" w:type="dxa"/>
              </w:tcPr>
            </w:tcPrChange>
          </w:tcPr>
          <w:p w14:paraId="50A4F2D9" w14:textId="317AC09C"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03" w:author="Blake Actkinson" w:date="2022-10-10T20:38:00Z"/>
                <w:rFonts w:ascii="Times New Roman" w:hAnsi="Times New Roman" w:cs="Times New Roman"/>
                <w:sz w:val="24"/>
                <w:szCs w:val="24"/>
              </w:rPr>
            </w:pPr>
            <w:del w:id="104" w:author="Blake Actkinson" w:date="2022-10-10T20:38:00Z">
              <w:r w:rsidDel="001959E2">
                <w:rPr>
                  <w:rFonts w:ascii="Times New Roman" w:hAnsi="Times New Roman" w:cs="Times New Roman"/>
                  <w:sz w:val="24"/>
                  <w:szCs w:val="24"/>
                </w:rPr>
                <w:delText>0</w:delText>
              </w:r>
            </w:del>
          </w:p>
        </w:tc>
        <w:tc>
          <w:tcPr>
            <w:tcW w:w="710" w:type="dxa"/>
            <w:tcPrChange w:id="105" w:author="Blake Actkinson" w:date="2022-10-18T23:33:00Z">
              <w:tcPr>
                <w:tcW w:w="501" w:type="dxa"/>
              </w:tcPr>
            </w:tcPrChange>
          </w:tcPr>
          <w:p w14:paraId="7003574E"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0" w:type="dxa"/>
            <w:tcPrChange w:id="106" w:author="Blake Actkinson" w:date="2022-10-18T23:33:00Z">
              <w:tcPr>
                <w:tcW w:w="501" w:type="dxa"/>
              </w:tcPr>
            </w:tcPrChange>
          </w:tcPr>
          <w:p w14:paraId="4B395188"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7213E" w14:paraId="4D0CDA3E" w14:textId="5354DDD3"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107" w:author="Blake Actkinson" w:date="2022-10-18T23:33:00Z">
              <w:tcPr>
                <w:tcW w:w="1462" w:type="dxa"/>
              </w:tcPr>
            </w:tcPrChange>
          </w:tcPr>
          <w:p w14:paraId="5E992AF2"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24"/>
                <w:szCs w:val="24"/>
              </w:rPr>
              <w:pPrChange w:id="108"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Washington Corridor</w:t>
            </w:r>
          </w:p>
        </w:tc>
        <w:tc>
          <w:tcPr>
            <w:tcW w:w="1267" w:type="dxa"/>
            <w:tcPrChange w:id="109" w:author="Blake Actkinson" w:date="2022-10-18T23:33:00Z">
              <w:tcPr>
                <w:tcW w:w="1267" w:type="dxa"/>
              </w:tcPr>
            </w:tcPrChange>
          </w:tcPr>
          <w:p w14:paraId="35116DFE"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217" w:type="dxa"/>
            <w:tcPrChange w:id="110" w:author="Blake Actkinson" w:date="2022-10-18T23:33:00Z">
              <w:tcPr>
                <w:tcW w:w="1217" w:type="dxa"/>
              </w:tcPr>
            </w:tcPrChange>
          </w:tcPr>
          <w:p w14:paraId="78B56836"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211" w:type="dxa"/>
            <w:tcPrChange w:id="111" w:author="Blake Actkinson" w:date="2022-10-18T23:33:00Z">
              <w:tcPr>
                <w:tcW w:w="1211" w:type="dxa"/>
              </w:tcPr>
            </w:tcPrChange>
          </w:tcPr>
          <w:p w14:paraId="626BCFA2"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112" w:author="Blake Actkinson" w:date="2022-10-18T23:33:00Z">
              <w:tcPr>
                <w:tcW w:w="1688" w:type="dxa"/>
              </w:tcPr>
            </w:tcPrChange>
          </w:tcPr>
          <w:p w14:paraId="5D0968F8"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113" w:author="Blake Actkinson" w:date="2022-10-18T23:33:00Z">
              <w:tcPr>
                <w:tcW w:w="501" w:type="dxa"/>
              </w:tcPr>
            </w:tcPrChange>
          </w:tcPr>
          <w:p w14:paraId="79CECF6D" w14:textId="74217CF4"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114" w:author="Blake Actkinson" w:date="2022-10-10T21:36:00Z">
              <w:r>
                <w:rPr>
                  <w:rFonts w:ascii="Times New Roman" w:hAnsi="Times New Roman" w:cs="Times New Roman"/>
                  <w:sz w:val="24"/>
                  <w:szCs w:val="24"/>
                </w:rPr>
                <w:t>1.39</w:t>
              </w:r>
            </w:ins>
          </w:p>
        </w:tc>
        <w:tc>
          <w:tcPr>
            <w:tcW w:w="1080" w:type="dxa"/>
            <w:tcPrChange w:id="115" w:author="Blake Actkinson" w:date="2022-10-18T23:33:00Z">
              <w:tcPr>
                <w:tcW w:w="501" w:type="dxa"/>
              </w:tcPr>
            </w:tcPrChange>
          </w:tcPr>
          <w:p w14:paraId="0DF87865" w14:textId="0ABD355D"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116" w:author="Blake Actkinson" w:date="2022-10-10T21:41:00Z">
              <w:r>
                <w:rPr>
                  <w:rFonts w:ascii="Times New Roman" w:hAnsi="Times New Roman" w:cs="Times New Roman"/>
                  <w:sz w:val="24"/>
                  <w:szCs w:val="24"/>
                </w:rPr>
                <w:t>1.44</w:t>
              </w:r>
            </w:ins>
          </w:p>
        </w:tc>
      </w:tr>
      <w:tr w:rsidR="0097213E" w:rsidDel="001959E2" w14:paraId="3B80C982" w14:textId="13CE3B41" w:rsidTr="006A581A">
        <w:trPr>
          <w:del w:id="117" w:author="Blake Actkinson" w:date="2022-10-10T20:38:00Z"/>
        </w:trPr>
        <w:tc>
          <w:tcPr>
            <w:cnfStyle w:val="001000000000" w:firstRow="0" w:lastRow="0" w:firstColumn="1" w:lastColumn="0" w:oddVBand="0" w:evenVBand="0" w:oddHBand="0" w:evenHBand="0" w:firstRowFirstColumn="0" w:firstRowLastColumn="0" w:lastRowFirstColumn="0" w:lastRowLastColumn="0"/>
            <w:tcW w:w="1462" w:type="dxa"/>
            <w:tcPrChange w:id="118" w:author="Blake Actkinson" w:date="2022-10-18T23:33:00Z">
              <w:tcPr>
                <w:tcW w:w="1462" w:type="dxa"/>
              </w:tcPr>
            </w:tcPrChange>
          </w:tcPr>
          <w:p w14:paraId="011D68CD" w14:textId="1FAA8689" w:rsidR="0097213E" w:rsidRPr="00C10F54" w:rsidDel="001959E2" w:rsidRDefault="0097213E">
            <w:pPr>
              <w:pStyle w:val="NoSpacing"/>
              <w:jc w:val="center"/>
              <w:rPr>
                <w:del w:id="119" w:author="Blake Actkinson" w:date="2022-10-10T20:38:00Z"/>
                <w:rFonts w:ascii="Times New Roman" w:hAnsi="Times New Roman" w:cs="Times New Roman"/>
                <w:b w:val="0"/>
                <w:sz w:val="24"/>
                <w:szCs w:val="24"/>
              </w:rPr>
              <w:pPrChange w:id="120" w:author="Blake Actkinson" w:date="2022-10-10T20:36:00Z">
                <w:pPr>
                  <w:pStyle w:val="NoSpacing"/>
                  <w:jc w:val="right"/>
                </w:pPr>
              </w:pPrChange>
            </w:pPr>
            <w:del w:id="121" w:author="Blake Actkinson" w:date="2022-10-10T20:38:00Z">
              <w:r w:rsidRPr="00C10F54" w:rsidDel="001959E2">
                <w:rPr>
                  <w:rFonts w:ascii="Times New Roman" w:hAnsi="Times New Roman"/>
                  <w:sz w:val="24"/>
                  <w:szCs w:val="24"/>
                </w:rPr>
                <w:delText>North River Oaks</w:delText>
              </w:r>
            </w:del>
          </w:p>
        </w:tc>
        <w:tc>
          <w:tcPr>
            <w:tcW w:w="1267" w:type="dxa"/>
            <w:tcPrChange w:id="122" w:author="Blake Actkinson" w:date="2022-10-18T23:33:00Z">
              <w:tcPr>
                <w:tcW w:w="1267" w:type="dxa"/>
              </w:tcPr>
            </w:tcPrChange>
          </w:tcPr>
          <w:p w14:paraId="604A1FA4" w14:textId="2398E695"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23" w:author="Blake Actkinson" w:date="2022-10-10T20:38:00Z"/>
                <w:rFonts w:ascii="Times New Roman" w:hAnsi="Times New Roman" w:cs="Times New Roman"/>
                <w:sz w:val="24"/>
                <w:szCs w:val="24"/>
              </w:rPr>
            </w:pPr>
            <w:del w:id="124" w:author="Blake Actkinson" w:date="2022-10-10T20:38:00Z">
              <w:r w:rsidDel="001959E2">
                <w:rPr>
                  <w:rFonts w:ascii="Times New Roman" w:hAnsi="Times New Roman" w:cs="Times New Roman"/>
                  <w:sz w:val="24"/>
                  <w:szCs w:val="24"/>
                </w:rPr>
                <w:delText>1803</w:delText>
              </w:r>
            </w:del>
          </w:p>
        </w:tc>
        <w:tc>
          <w:tcPr>
            <w:tcW w:w="1217" w:type="dxa"/>
            <w:tcPrChange w:id="125" w:author="Blake Actkinson" w:date="2022-10-18T23:33:00Z">
              <w:tcPr>
                <w:tcW w:w="1217" w:type="dxa"/>
              </w:tcPr>
            </w:tcPrChange>
          </w:tcPr>
          <w:p w14:paraId="16ACC600" w14:textId="1C31C569"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26" w:author="Blake Actkinson" w:date="2022-10-10T20:38:00Z"/>
                <w:rFonts w:ascii="Times New Roman" w:hAnsi="Times New Roman" w:cs="Times New Roman"/>
                <w:sz w:val="24"/>
                <w:szCs w:val="24"/>
              </w:rPr>
            </w:pPr>
            <w:del w:id="127" w:author="Blake Actkinson" w:date="2022-10-10T20:38:00Z">
              <w:r w:rsidDel="001959E2">
                <w:rPr>
                  <w:rFonts w:ascii="Times New Roman" w:hAnsi="Times New Roman" w:cs="Times New Roman"/>
                  <w:sz w:val="24"/>
                  <w:szCs w:val="24"/>
                </w:rPr>
                <w:delText>0</w:delText>
              </w:r>
            </w:del>
          </w:p>
        </w:tc>
        <w:tc>
          <w:tcPr>
            <w:tcW w:w="1211" w:type="dxa"/>
            <w:tcPrChange w:id="128" w:author="Blake Actkinson" w:date="2022-10-18T23:33:00Z">
              <w:tcPr>
                <w:tcW w:w="1211" w:type="dxa"/>
              </w:tcPr>
            </w:tcPrChange>
          </w:tcPr>
          <w:p w14:paraId="7D34B0C2" w14:textId="0A241DAD"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29" w:author="Blake Actkinson" w:date="2022-10-10T20:38:00Z"/>
                <w:rFonts w:ascii="Times New Roman" w:hAnsi="Times New Roman" w:cs="Times New Roman"/>
                <w:sz w:val="24"/>
                <w:szCs w:val="24"/>
              </w:rPr>
            </w:pPr>
            <w:del w:id="130" w:author="Blake Actkinson" w:date="2022-10-10T20:38:00Z">
              <w:r w:rsidDel="001959E2">
                <w:rPr>
                  <w:rFonts w:ascii="Times New Roman" w:hAnsi="Times New Roman" w:cs="Times New Roman"/>
                  <w:sz w:val="24"/>
                  <w:szCs w:val="24"/>
                </w:rPr>
                <w:delText>0</w:delText>
              </w:r>
            </w:del>
          </w:p>
        </w:tc>
        <w:tc>
          <w:tcPr>
            <w:tcW w:w="1688" w:type="dxa"/>
            <w:tcPrChange w:id="131" w:author="Blake Actkinson" w:date="2022-10-18T23:33:00Z">
              <w:tcPr>
                <w:tcW w:w="1688" w:type="dxa"/>
              </w:tcPr>
            </w:tcPrChange>
          </w:tcPr>
          <w:p w14:paraId="696DFC9C" w14:textId="79C442DE"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32" w:author="Blake Actkinson" w:date="2022-10-10T20:38:00Z"/>
                <w:rFonts w:ascii="Times New Roman" w:hAnsi="Times New Roman" w:cs="Times New Roman"/>
                <w:sz w:val="24"/>
                <w:szCs w:val="24"/>
              </w:rPr>
            </w:pPr>
            <w:del w:id="133" w:author="Blake Actkinson" w:date="2022-10-10T20:38:00Z">
              <w:r w:rsidDel="001959E2">
                <w:rPr>
                  <w:rFonts w:ascii="Times New Roman" w:hAnsi="Times New Roman" w:cs="Times New Roman"/>
                  <w:sz w:val="24"/>
                  <w:szCs w:val="24"/>
                </w:rPr>
                <w:delText>0</w:delText>
              </w:r>
            </w:del>
          </w:p>
        </w:tc>
        <w:tc>
          <w:tcPr>
            <w:tcW w:w="710" w:type="dxa"/>
            <w:tcPrChange w:id="134" w:author="Blake Actkinson" w:date="2022-10-18T23:33:00Z">
              <w:tcPr>
                <w:tcW w:w="501" w:type="dxa"/>
              </w:tcPr>
            </w:tcPrChange>
          </w:tcPr>
          <w:p w14:paraId="69C3EA47"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0" w:type="dxa"/>
            <w:tcPrChange w:id="135" w:author="Blake Actkinson" w:date="2022-10-18T23:33:00Z">
              <w:tcPr>
                <w:tcW w:w="501" w:type="dxa"/>
              </w:tcPr>
            </w:tcPrChange>
          </w:tcPr>
          <w:p w14:paraId="1BFF9271"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7213E" w:rsidDel="001959E2" w14:paraId="5DFDE137" w14:textId="3D38D9A6" w:rsidTr="006A581A">
        <w:trPr>
          <w:cnfStyle w:val="000000100000" w:firstRow="0" w:lastRow="0" w:firstColumn="0" w:lastColumn="0" w:oddVBand="0" w:evenVBand="0" w:oddHBand="1" w:evenHBand="0" w:firstRowFirstColumn="0" w:firstRowLastColumn="0" w:lastRowFirstColumn="0" w:lastRowLastColumn="0"/>
          <w:del w:id="136" w:author="Blake Actkinson" w:date="2022-10-10T20:38:00Z"/>
        </w:trPr>
        <w:tc>
          <w:tcPr>
            <w:cnfStyle w:val="001000000000" w:firstRow="0" w:lastRow="0" w:firstColumn="1" w:lastColumn="0" w:oddVBand="0" w:evenVBand="0" w:oddHBand="0" w:evenHBand="0" w:firstRowFirstColumn="0" w:firstRowLastColumn="0" w:lastRowFirstColumn="0" w:lastRowLastColumn="0"/>
            <w:tcW w:w="1462" w:type="dxa"/>
            <w:tcPrChange w:id="137" w:author="Blake Actkinson" w:date="2022-10-18T23:33:00Z">
              <w:tcPr>
                <w:tcW w:w="1462" w:type="dxa"/>
              </w:tcPr>
            </w:tcPrChange>
          </w:tcPr>
          <w:p w14:paraId="56BF5C16" w14:textId="22A630FD" w:rsidR="0097213E" w:rsidRPr="00C10F54" w:rsidDel="001959E2" w:rsidRDefault="0097213E">
            <w:pPr>
              <w:pStyle w:val="NoSpacing"/>
              <w:jc w:val="center"/>
              <w:cnfStyle w:val="001000100000" w:firstRow="0" w:lastRow="0" w:firstColumn="1" w:lastColumn="0" w:oddVBand="0" w:evenVBand="0" w:oddHBand="1" w:evenHBand="0" w:firstRowFirstColumn="0" w:firstRowLastColumn="0" w:lastRowFirstColumn="0" w:lastRowLastColumn="0"/>
              <w:rPr>
                <w:del w:id="138" w:author="Blake Actkinson" w:date="2022-10-10T20:38:00Z"/>
                <w:rFonts w:ascii="Times New Roman" w:hAnsi="Times New Roman" w:cs="Times New Roman"/>
                <w:b w:val="0"/>
                <w:sz w:val="24"/>
                <w:szCs w:val="24"/>
              </w:rPr>
              <w:pPrChange w:id="139"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del w:id="140" w:author="Blake Actkinson" w:date="2022-10-10T20:38:00Z">
              <w:r w:rsidRPr="00C10F54" w:rsidDel="001959E2">
                <w:rPr>
                  <w:rFonts w:ascii="Times New Roman" w:hAnsi="Times New Roman"/>
                  <w:sz w:val="24"/>
                  <w:szCs w:val="24"/>
                </w:rPr>
                <w:delText>South River Oaks</w:delText>
              </w:r>
            </w:del>
          </w:p>
        </w:tc>
        <w:tc>
          <w:tcPr>
            <w:tcW w:w="1267" w:type="dxa"/>
            <w:tcPrChange w:id="141" w:author="Blake Actkinson" w:date="2022-10-18T23:33:00Z">
              <w:tcPr>
                <w:tcW w:w="1267" w:type="dxa"/>
              </w:tcPr>
            </w:tcPrChange>
          </w:tcPr>
          <w:p w14:paraId="063CAC5C" w14:textId="37FFE662"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142" w:author="Blake Actkinson" w:date="2022-10-10T20:38:00Z"/>
                <w:rFonts w:ascii="Times New Roman" w:hAnsi="Times New Roman" w:cs="Times New Roman"/>
                <w:sz w:val="24"/>
                <w:szCs w:val="24"/>
              </w:rPr>
            </w:pPr>
            <w:del w:id="143" w:author="Blake Actkinson" w:date="2022-10-10T20:38:00Z">
              <w:r w:rsidDel="001959E2">
                <w:rPr>
                  <w:rFonts w:ascii="Times New Roman" w:hAnsi="Times New Roman" w:cs="Times New Roman"/>
                  <w:sz w:val="24"/>
                  <w:szCs w:val="24"/>
                </w:rPr>
                <w:delText>2775</w:delText>
              </w:r>
            </w:del>
          </w:p>
        </w:tc>
        <w:tc>
          <w:tcPr>
            <w:tcW w:w="1217" w:type="dxa"/>
            <w:tcPrChange w:id="144" w:author="Blake Actkinson" w:date="2022-10-18T23:33:00Z">
              <w:tcPr>
                <w:tcW w:w="1217" w:type="dxa"/>
              </w:tcPr>
            </w:tcPrChange>
          </w:tcPr>
          <w:p w14:paraId="60ACFC45" w14:textId="0A396FB3"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145" w:author="Blake Actkinson" w:date="2022-10-10T20:38:00Z"/>
                <w:rFonts w:ascii="Times New Roman" w:hAnsi="Times New Roman" w:cs="Times New Roman"/>
                <w:sz w:val="24"/>
                <w:szCs w:val="24"/>
              </w:rPr>
            </w:pPr>
            <w:del w:id="146" w:author="Blake Actkinson" w:date="2022-10-10T20:38:00Z">
              <w:r w:rsidDel="001959E2">
                <w:rPr>
                  <w:rFonts w:ascii="Times New Roman" w:hAnsi="Times New Roman" w:cs="Times New Roman"/>
                  <w:sz w:val="24"/>
                  <w:szCs w:val="24"/>
                </w:rPr>
                <w:delText>0</w:delText>
              </w:r>
            </w:del>
          </w:p>
        </w:tc>
        <w:tc>
          <w:tcPr>
            <w:tcW w:w="1211" w:type="dxa"/>
            <w:tcPrChange w:id="147" w:author="Blake Actkinson" w:date="2022-10-18T23:33:00Z">
              <w:tcPr>
                <w:tcW w:w="1211" w:type="dxa"/>
              </w:tcPr>
            </w:tcPrChange>
          </w:tcPr>
          <w:p w14:paraId="6756BB68" w14:textId="156AFB8A"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148" w:author="Blake Actkinson" w:date="2022-10-10T20:38:00Z"/>
                <w:rFonts w:ascii="Times New Roman" w:hAnsi="Times New Roman" w:cs="Times New Roman"/>
                <w:sz w:val="24"/>
                <w:szCs w:val="24"/>
              </w:rPr>
            </w:pPr>
            <w:del w:id="149" w:author="Blake Actkinson" w:date="2022-10-10T20:38:00Z">
              <w:r w:rsidDel="001959E2">
                <w:rPr>
                  <w:rFonts w:ascii="Times New Roman" w:hAnsi="Times New Roman" w:cs="Times New Roman"/>
                  <w:sz w:val="24"/>
                  <w:szCs w:val="24"/>
                </w:rPr>
                <w:delText>0</w:delText>
              </w:r>
            </w:del>
          </w:p>
        </w:tc>
        <w:tc>
          <w:tcPr>
            <w:tcW w:w="1688" w:type="dxa"/>
            <w:tcPrChange w:id="150" w:author="Blake Actkinson" w:date="2022-10-18T23:33:00Z">
              <w:tcPr>
                <w:tcW w:w="1688" w:type="dxa"/>
              </w:tcPr>
            </w:tcPrChange>
          </w:tcPr>
          <w:p w14:paraId="0560648B" w14:textId="7BE7431E"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151" w:author="Blake Actkinson" w:date="2022-10-10T20:38:00Z"/>
                <w:rFonts w:ascii="Times New Roman" w:hAnsi="Times New Roman" w:cs="Times New Roman"/>
                <w:sz w:val="24"/>
                <w:szCs w:val="24"/>
              </w:rPr>
            </w:pPr>
            <w:del w:id="152" w:author="Blake Actkinson" w:date="2022-10-10T20:38:00Z">
              <w:r w:rsidDel="001959E2">
                <w:rPr>
                  <w:rFonts w:ascii="Times New Roman" w:hAnsi="Times New Roman" w:cs="Times New Roman"/>
                  <w:sz w:val="24"/>
                  <w:szCs w:val="24"/>
                </w:rPr>
                <w:delText>0</w:delText>
              </w:r>
            </w:del>
          </w:p>
        </w:tc>
        <w:tc>
          <w:tcPr>
            <w:tcW w:w="710" w:type="dxa"/>
            <w:tcPrChange w:id="153" w:author="Blake Actkinson" w:date="2022-10-18T23:33:00Z">
              <w:tcPr>
                <w:tcW w:w="501" w:type="dxa"/>
              </w:tcPr>
            </w:tcPrChange>
          </w:tcPr>
          <w:p w14:paraId="49028F5E"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80" w:type="dxa"/>
            <w:tcPrChange w:id="154" w:author="Blake Actkinson" w:date="2022-10-18T23:33:00Z">
              <w:tcPr>
                <w:tcW w:w="501" w:type="dxa"/>
              </w:tcPr>
            </w:tcPrChange>
          </w:tcPr>
          <w:p w14:paraId="0242EFBB"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7213E" w14:paraId="7BADAE93" w14:textId="62A4E746" w:rsidTr="006A581A">
        <w:tc>
          <w:tcPr>
            <w:cnfStyle w:val="001000000000" w:firstRow="0" w:lastRow="0" w:firstColumn="1" w:lastColumn="0" w:oddVBand="0" w:evenVBand="0" w:oddHBand="0" w:evenHBand="0" w:firstRowFirstColumn="0" w:firstRowLastColumn="0" w:lastRowFirstColumn="0" w:lastRowLastColumn="0"/>
            <w:tcW w:w="1462" w:type="dxa"/>
            <w:tcPrChange w:id="155" w:author="Blake Actkinson" w:date="2022-10-18T23:33:00Z">
              <w:tcPr>
                <w:tcW w:w="1462" w:type="dxa"/>
              </w:tcPr>
            </w:tcPrChange>
          </w:tcPr>
          <w:p w14:paraId="6FB5E813" w14:textId="77777777" w:rsidR="0097213E" w:rsidRPr="00C10F54" w:rsidRDefault="0097213E">
            <w:pPr>
              <w:pStyle w:val="NoSpacing"/>
              <w:jc w:val="center"/>
              <w:rPr>
                <w:rFonts w:ascii="Times New Roman" w:hAnsi="Times New Roman"/>
                <w:b w:val="0"/>
                <w:sz w:val="24"/>
                <w:szCs w:val="24"/>
              </w:rPr>
              <w:pPrChange w:id="156" w:author="Blake Actkinson" w:date="2022-10-10T20:36:00Z">
                <w:pPr>
                  <w:pStyle w:val="NoSpacing"/>
                  <w:jc w:val="right"/>
                </w:pPr>
              </w:pPrChange>
            </w:pPr>
            <w:r w:rsidRPr="00C10F54">
              <w:rPr>
                <w:rFonts w:ascii="Times New Roman" w:hAnsi="Times New Roman"/>
                <w:sz w:val="24"/>
                <w:szCs w:val="24"/>
              </w:rPr>
              <w:t>West Eastex</w:t>
            </w:r>
          </w:p>
        </w:tc>
        <w:tc>
          <w:tcPr>
            <w:tcW w:w="1267" w:type="dxa"/>
            <w:tcPrChange w:id="157" w:author="Blake Actkinson" w:date="2022-10-18T23:33:00Z">
              <w:tcPr>
                <w:tcW w:w="1267" w:type="dxa"/>
              </w:tcPr>
            </w:tcPrChange>
          </w:tcPr>
          <w:p w14:paraId="30950CBA"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217" w:type="dxa"/>
            <w:tcPrChange w:id="158" w:author="Blake Actkinson" w:date="2022-10-18T23:33:00Z">
              <w:tcPr>
                <w:tcW w:w="1217" w:type="dxa"/>
              </w:tcPr>
            </w:tcPrChange>
          </w:tcPr>
          <w:p w14:paraId="6115FDBB"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1211" w:type="dxa"/>
            <w:tcPrChange w:id="159" w:author="Blake Actkinson" w:date="2022-10-18T23:33:00Z">
              <w:tcPr>
                <w:tcW w:w="1211" w:type="dxa"/>
              </w:tcPr>
            </w:tcPrChange>
          </w:tcPr>
          <w:p w14:paraId="23B3D7AF"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688" w:type="dxa"/>
            <w:tcPrChange w:id="160" w:author="Blake Actkinson" w:date="2022-10-18T23:33:00Z">
              <w:tcPr>
                <w:tcW w:w="1688" w:type="dxa"/>
              </w:tcPr>
            </w:tcPrChange>
          </w:tcPr>
          <w:p w14:paraId="45662BDE"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161" w:author="Blake Actkinson" w:date="2022-10-18T23:33:00Z">
              <w:tcPr>
                <w:tcW w:w="501" w:type="dxa"/>
              </w:tcPr>
            </w:tcPrChange>
          </w:tcPr>
          <w:p w14:paraId="6B494FC1" w14:textId="1337B00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162" w:author="Blake Actkinson" w:date="2022-10-10T21:36:00Z">
              <w:r>
                <w:rPr>
                  <w:rFonts w:ascii="Times New Roman" w:hAnsi="Times New Roman" w:cs="Times New Roman"/>
                  <w:sz w:val="24"/>
                  <w:szCs w:val="24"/>
                </w:rPr>
                <w:t>1.42</w:t>
              </w:r>
            </w:ins>
          </w:p>
        </w:tc>
        <w:tc>
          <w:tcPr>
            <w:tcW w:w="1080" w:type="dxa"/>
            <w:tcPrChange w:id="163" w:author="Blake Actkinson" w:date="2022-10-18T23:33:00Z">
              <w:tcPr>
                <w:tcW w:w="501" w:type="dxa"/>
              </w:tcPr>
            </w:tcPrChange>
          </w:tcPr>
          <w:p w14:paraId="76858B75" w14:textId="6B012106"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164" w:author="Blake Actkinson" w:date="2022-10-10T21:41:00Z">
              <w:r>
                <w:rPr>
                  <w:rFonts w:ascii="Times New Roman" w:hAnsi="Times New Roman" w:cs="Times New Roman"/>
                  <w:sz w:val="24"/>
                  <w:szCs w:val="24"/>
                </w:rPr>
                <w:t>4.93</w:t>
              </w:r>
            </w:ins>
          </w:p>
        </w:tc>
      </w:tr>
      <w:tr w:rsidR="0097213E" w14:paraId="51337208" w14:textId="6987F035"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165" w:author="Blake Actkinson" w:date="2022-10-18T23:33:00Z">
              <w:tcPr>
                <w:tcW w:w="1462" w:type="dxa"/>
              </w:tcPr>
            </w:tcPrChange>
          </w:tcPr>
          <w:p w14:paraId="510F2FD1" w14:textId="77777777" w:rsidR="0097213E" w:rsidRPr="0066532D"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166"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Pr>
                <w:rFonts w:ascii="Times New Roman" w:hAnsi="Times New Roman"/>
                <w:sz w:val="24"/>
                <w:szCs w:val="24"/>
              </w:rPr>
              <w:t>North Heights</w:t>
            </w:r>
          </w:p>
        </w:tc>
        <w:tc>
          <w:tcPr>
            <w:tcW w:w="1267" w:type="dxa"/>
            <w:tcPrChange w:id="167" w:author="Blake Actkinson" w:date="2022-10-18T23:33:00Z">
              <w:tcPr>
                <w:tcW w:w="1267" w:type="dxa"/>
              </w:tcPr>
            </w:tcPrChange>
          </w:tcPr>
          <w:p w14:paraId="4EAA4CDA"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217" w:type="dxa"/>
            <w:tcPrChange w:id="168" w:author="Blake Actkinson" w:date="2022-10-18T23:33:00Z">
              <w:tcPr>
                <w:tcW w:w="1217" w:type="dxa"/>
              </w:tcPr>
            </w:tcPrChange>
          </w:tcPr>
          <w:p w14:paraId="76531E8F"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211" w:type="dxa"/>
            <w:tcPrChange w:id="169" w:author="Blake Actkinson" w:date="2022-10-18T23:33:00Z">
              <w:tcPr>
                <w:tcW w:w="1211" w:type="dxa"/>
              </w:tcPr>
            </w:tcPrChange>
          </w:tcPr>
          <w:p w14:paraId="6DC84C35"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170" w:author="Blake Actkinson" w:date="2022-10-18T23:33:00Z">
              <w:tcPr>
                <w:tcW w:w="1688" w:type="dxa"/>
              </w:tcPr>
            </w:tcPrChange>
          </w:tcPr>
          <w:p w14:paraId="38207BA0"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171" w:author="Blake Actkinson" w:date="2022-10-18T23:33:00Z">
              <w:tcPr>
                <w:tcW w:w="501" w:type="dxa"/>
              </w:tcPr>
            </w:tcPrChange>
          </w:tcPr>
          <w:p w14:paraId="1F17159F" w14:textId="4270786C"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172" w:author="Blake Actkinson" w:date="2022-10-10T21:36:00Z">
              <w:r>
                <w:rPr>
                  <w:rFonts w:ascii="Times New Roman" w:hAnsi="Times New Roman" w:cs="Times New Roman"/>
                  <w:sz w:val="24"/>
                  <w:szCs w:val="24"/>
                </w:rPr>
                <w:t>1.18</w:t>
              </w:r>
            </w:ins>
          </w:p>
        </w:tc>
        <w:tc>
          <w:tcPr>
            <w:tcW w:w="1080" w:type="dxa"/>
            <w:tcPrChange w:id="173" w:author="Blake Actkinson" w:date="2022-10-18T23:33:00Z">
              <w:tcPr>
                <w:tcW w:w="501" w:type="dxa"/>
              </w:tcPr>
            </w:tcPrChange>
          </w:tcPr>
          <w:p w14:paraId="53A52B9C" w14:textId="02E2B04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174" w:author="Blake Actkinson" w:date="2022-10-10T21:42:00Z">
              <w:r>
                <w:rPr>
                  <w:rFonts w:ascii="Times New Roman" w:hAnsi="Times New Roman" w:cs="Times New Roman"/>
                  <w:sz w:val="24"/>
                  <w:szCs w:val="24"/>
                </w:rPr>
                <w:t>0.85</w:t>
              </w:r>
            </w:ins>
          </w:p>
        </w:tc>
      </w:tr>
      <w:tr w:rsidR="0097213E" w:rsidDel="001959E2" w14:paraId="2A44DF76" w14:textId="65C0A618" w:rsidTr="006A581A">
        <w:trPr>
          <w:del w:id="175" w:author="Blake Actkinson" w:date="2022-10-10T20:36:00Z"/>
        </w:trPr>
        <w:tc>
          <w:tcPr>
            <w:cnfStyle w:val="001000000000" w:firstRow="0" w:lastRow="0" w:firstColumn="1" w:lastColumn="0" w:oddVBand="0" w:evenVBand="0" w:oddHBand="0" w:evenHBand="0" w:firstRowFirstColumn="0" w:firstRowLastColumn="0" w:lastRowFirstColumn="0" w:lastRowLastColumn="0"/>
            <w:tcW w:w="1462" w:type="dxa"/>
            <w:tcPrChange w:id="176" w:author="Blake Actkinson" w:date="2022-10-18T23:33:00Z">
              <w:tcPr>
                <w:tcW w:w="1462" w:type="dxa"/>
              </w:tcPr>
            </w:tcPrChange>
          </w:tcPr>
          <w:p w14:paraId="3DAA6CA1" w14:textId="7042EDF4" w:rsidR="0097213E" w:rsidRPr="00C10F54" w:rsidDel="001959E2" w:rsidRDefault="0097213E" w:rsidP="00D62803">
            <w:pPr>
              <w:pStyle w:val="NoSpacing"/>
              <w:rPr>
                <w:del w:id="177" w:author="Blake Actkinson" w:date="2022-10-10T20:36:00Z"/>
                <w:rFonts w:ascii="Times New Roman" w:hAnsi="Times New Roman"/>
                <w:sz w:val="24"/>
                <w:szCs w:val="24"/>
              </w:rPr>
            </w:pPr>
            <w:del w:id="178" w:author="Blake Actkinson" w:date="2022-10-10T20:36:00Z">
              <w:r w:rsidRPr="00C10F54" w:rsidDel="001959E2">
                <w:rPr>
                  <w:rFonts w:ascii="Times New Roman" w:hAnsi="Times New Roman"/>
                  <w:sz w:val="24"/>
                  <w:szCs w:val="24"/>
                </w:rPr>
                <w:delText>Southwest Domain</w:delText>
              </w:r>
            </w:del>
          </w:p>
        </w:tc>
        <w:tc>
          <w:tcPr>
            <w:tcW w:w="1267" w:type="dxa"/>
            <w:tcPrChange w:id="179" w:author="Blake Actkinson" w:date="2022-10-18T23:33:00Z">
              <w:tcPr>
                <w:tcW w:w="1267" w:type="dxa"/>
              </w:tcPr>
            </w:tcPrChange>
          </w:tcPr>
          <w:p w14:paraId="4E164084" w14:textId="33A4283A"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80" w:author="Blake Actkinson" w:date="2022-10-10T20:36:00Z"/>
                <w:rFonts w:ascii="Times New Roman" w:hAnsi="Times New Roman" w:cs="Times New Roman"/>
                <w:b/>
                <w:sz w:val="24"/>
                <w:szCs w:val="24"/>
              </w:rPr>
            </w:pPr>
            <w:del w:id="181" w:author="Blake Actkinson" w:date="2022-10-10T20:36:00Z">
              <w:r w:rsidRPr="00A53E39" w:rsidDel="001959E2">
                <w:rPr>
                  <w:rFonts w:ascii="Times New Roman" w:hAnsi="Times New Roman" w:cs="Times New Roman"/>
                  <w:b/>
                  <w:sz w:val="24"/>
                  <w:szCs w:val="24"/>
                </w:rPr>
                <w:delText>24927</w:delText>
              </w:r>
            </w:del>
          </w:p>
        </w:tc>
        <w:tc>
          <w:tcPr>
            <w:tcW w:w="1217" w:type="dxa"/>
            <w:tcPrChange w:id="182" w:author="Blake Actkinson" w:date="2022-10-18T23:33:00Z">
              <w:tcPr>
                <w:tcW w:w="1217" w:type="dxa"/>
              </w:tcPr>
            </w:tcPrChange>
          </w:tcPr>
          <w:p w14:paraId="46B5F499" w14:textId="36948CBA"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83" w:author="Blake Actkinson" w:date="2022-10-10T20:36:00Z"/>
                <w:rFonts w:ascii="Times New Roman" w:hAnsi="Times New Roman" w:cs="Times New Roman"/>
                <w:b/>
                <w:sz w:val="24"/>
                <w:szCs w:val="24"/>
              </w:rPr>
            </w:pPr>
            <w:del w:id="184" w:author="Blake Actkinson" w:date="2022-10-10T20:36:00Z">
              <w:r w:rsidDel="001959E2">
                <w:rPr>
                  <w:rFonts w:ascii="Times New Roman" w:hAnsi="Times New Roman" w:cs="Times New Roman"/>
                  <w:b/>
                  <w:sz w:val="24"/>
                  <w:szCs w:val="24"/>
                </w:rPr>
                <w:delText>0</w:delText>
              </w:r>
            </w:del>
          </w:p>
        </w:tc>
        <w:tc>
          <w:tcPr>
            <w:tcW w:w="1211" w:type="dxa"/>
            <w:tcPrChange w:id="185" w:author="Blake Actkinson" w:date="2022-10-18T23:33:00Z">
              <w:tcPr>
                <w:tcW w:w="1211" w:type="dxa"/>
              </w:tcPr>
            </w:tcPrChange>
          </w:tcPr>
          <w:p w14:paraId="4D7579F5" w14:textId="7DBD95ED"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86" w:author="Blake Actkinson" w:date="2022-10-10T20:36:00Z"/>
                <w:rFonts w:ascii="Times New Roman" w:hAnsi="Times New Roman" w:cs="Times New Roman"/>
                <w:b/>
                <w:sz w:val="24"/>
                <w:szCs w:val="24"/>
              </w:rPr>
            </w:pPr>
            <w:del w:id="187" w:author="Blake Actkinson" w:date="2022-10-10T20:36:00Z">
              <w:r w:rsidDel="001959E2">
                <w:rPr>
                  <w:rFonts w:ascii="Times New Roman" w:hAnsi="Times New Roman" w:cs="Times New Roman"/>
                  <w:b/>
                  <w:sz w:val="24"/>
                  <w:szCs w:val="24"/>
                </w:rPr>
                <w:delText>1</w:delText>
              </w:r>
            </w:del>
          </w:p>
        </w:tc>
        <w:tc>
          <w:tcPr>
            <w:tcW w:w="1688" w:type="dxa"/>
            <w:tcPrChange w:id="188" w:author="Blake Actkinson" w:date="2022-10-18T23:33:00Z">
              <w:tcPr>
                <w:tcW w:w="1688" w:type="dxa"/>
              </w:tcPr>
            </w:tcPrChange>
          </w:tcPr>
          <w:p w14:paraId="2ED486D2" w14:textId="0A95D373"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189" w:author="Blake Actkinson" w:date="2022-10-10T20:36:00Z"/>
                <w:rFonts w:ascii="Times New Roman" w:hAnsi="Times New Roman" w:cs="Times New Roman"/>
                <w:b/>
                <w:sz w:val="24"/>
                <w:szCs w:val="24"/>
              </w:rPr>
            </w:pPr>
            <w:del w:id="190" w:author="Blake Actkinson" w:date="2022-10-10T20:36:00Z">
              <w:r w:rsidDel="001959E2">
                <w:rPr>
                  <w:rFonts w:ascii="Times New Roman" w:hAnsi="Times New Roman" w:cs="Times New Roman"/>
                  <w:b/>
                  <w:sz w:val="24"/>
                  <w:szCs w:val="24"/>
                </w:rPr>
                <w:delText>0</w:delText>
              </w:r>
            </w:del>
          </w:p>
        </w:tc>
        <w:tc>
          <w:tcPr>
            <w:tcW w:w="710" w:type="dxa"/>
            <w:tcPrChange w:id="191" w:author="Blake Actkinson" w:date="2022-10-18T23:33:00Z">
              <w:tcPr>
                <w:tcW w:w="501" w:type="dxa"/>
              </w:tcPr>
            </w:tcPrChange>
          </w:tcPr>
          <w:p w14:paraId="2AB0E097"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080" w:type="dxa"/>
            <w:tcPrChange w:id="192" w:author="Blake Actkinson" w:date="2022-10-18T23:33:00Z">
              <w:tcPr>
                <w:tcW w:w="501" w:type="dxa"/>
              </w:tcPr>
            </w:tcPrChange>
          </w:tcPr>
          <w:p w14:paraId="5EA4D85F"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7213E" w14:paraId="1A789821" w14:textId="4AB42352"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193" w:author="Blake Actkinson" w:date="2022-10-18T23:33:00Z">
              <w:tcPr>
                <w:tcW w:w="1462" w:type="dxa"/>
              </w:tcPr>
            </w:tcPrChange>
          </w:tcPr>
          <w:p w14:paraId="2F3D7C0C"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b w:val="0"/>
                <w:sz w:val="24"/>
                <w:szCs w:val="24"/>
              </w:rPr>
              <w:pPrChange w:id="194"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Westchase</w:t>
            </w:r>
          </w:p>
        </w:tc>
        <w:tc>
          <w:tcPr>
            <w:tcW w:w="1267" w:type="dxa"/>
            <w:tcPrChange w:id="195" w:author="Blake Actkinson" w:date="2022-10-18T23:33:00Z">
              <w:tcPr>
                <w:tcW w:w="1267" w:type="dxa"/>
              </w:tcPr>
            </w:tcPrChange>
          </w:tcPr>
          <w:p w14:paraId="64CCAB74"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217" w:type="dxa"/>
            <w:tcPrChange w:id="196" w:author="Blake Actkinson" w:date="2022-10-18T23:33:00Z">
              <w:tcPr>
                <w:tcW w:w="1217" w:type="dxa"/>
              </w:tcPr>
            </w:tcPrChange>
          </w:tcPr>
          <w:p w14:paraId="1ADA6BD7"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197" w:author="Blake Actkinson" w:date="2022-10-18T23:33:00Z">
              <w:tcPr>
                <w:tcW w:w="1211" w:type="dxa"/>
              </w:tcPr>
            </w:tcPrChange>
          </w:tcPr>
          <w:p w14:paraId="4867E3C2"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198" w:author="Blake Actkinson" w:date="2022-10-18T23:33:00Z">
              <w:tcPr>
                <w:tcW w:w="1688" w:type="dxa"/>
              </w:tcPr>
            </w:tcPrChange>
          </w:tcPr>
          <w:p w14:paraId="54995C59"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199" w:author="Blake Actkinson" w:date="2022-10-18T23:33:00Z">
              <w:tcPr>
                <w:tcW w:w="501" w:type="dxa"/>
              </w:tcPr>
            </w:tcPrChange>
          </w:tcPr>
          <w:p w14:paraId="7BBBDD79" w14:textId="68B23BAE"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00" w:author="Blake Actkinson" w:date="2022-10-10T21:37:00Z">
              <w:r>
                <w:rPr>
                  <w:rFonts w:ascii="Times New Roman" w:hAnsi="Times New Roman" w:cs="Times New Roman"/>
                  <w:sz w:val="24"/>
                  <w:szCs w:val="24"/>
                </w:rPr>
                <w:t>0.70</w:t>
              </w:r>
            </w:ins>
          </w:p>
        </w:tc>
        <w:tc>
          <w:tcPr>
            <w:tcW w:w="1080" w:type="dxa"/>
            <w:tcPrChange w:id="201" w:author="Blake Actkinson" w:date="2022-10-18T23:33:00Z">
              <w:tcPr>
                <w:tcW w:w="501" w:type="dxa"/>
              </w:tcPr>
            </w:tcPrChange>
          </w:tcPr>
          <w:p w14:paraId="712C5F3E" w14:textId="04326B5D"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02" w:author="Blake Actkinson" w:date="2022-10-10T21:41:00Z">
              <w:r>
                <w:rPr>
                  <w:rFonts w:ascii="Times New Roman" w:hAnsi="Times New Roman" w:cs="Times New Roman"/>
                  <w:sz w:val="24"/>
                  <w:szCs w:val="24"/>
                </w:rPr>
                <w:t>0</w:t>
              </w:r>
            </w:ins>
          </w:p>
        </w:tc>
      </w:tr>
      <w:tr w:rsidR="0097213E" w14:paraId="7CF98033" w14:textId="06B5F065" w:rsidTr="006A581A">
        <w:tc>
          <w:tcPr>
            <w:cnfStyle w:val="001000000000" w:firstRow="0" w:lastRow="0" w:firstColumn="1" w:lastColumn="0" w:oddVBand="0" w:evenVBand="0" w:oddHBand="0" w:evenHBand="0" w:firstRowFirstColumn="0" w:firstRowLastColumn="0" w:lastRowFirstColumn="0" w:lastRowLastColumn="0"/>
            <w:tcW w:w="1462" w:type="dxa"/>
            <w:tcPrChange w:id="203" w:author="Blake Actkinson" w:date="2022-10-18T23:33:00Z">
              <w:tcPr>
                <w:tcW w:w="1462" w:type="dxa"/>
              </w:tcPr>
            </w:tcPrChange>
          </w:tcPr>
          <w:p w14:paraId="1F70DCA4" w14:textId="77777777" w:rsidR="0097213E" w:rsidRPr="00C10F54" w:rsidRDefault="0097213E">
            <w:pPr>
              <w:pStyle w:val="NoSpacing"/>
              <w:jc w:val="center"/>
              <w:rPr>
                <w:rFonts w:ascii="Times New Roman" w:hAnsi="Times New Roman"/>
                <w:b w:val="0"/>
                <w:sz w:val="24"/>
                <w:szCs w:val="24"/>
              </w:rPr>
              <w:pPrChange w:id="204" w:author="Blake Actkinson" w:date="2022-10-10T20:36:00Z">
                <w:pPr>
                  <w:pStyle w:val="NoSpacing"/>
                  <w:jc w:val="right"/>
                </w:pPr>
              </w:pPrChange>
            </w:pPr>
            <w:r w:rsidRPr="00C10F54">
              <w:rPr>
                <w:rFonts w:ascii="Times New Roman" w:hAnsi="Times New Roman"/>
                <w:sz w:val="24"/>
                <w:szCs w:val="24"/>
              </w:rPr>
              <w:t>Sharpstown</w:t>
            </w:r>
          </w:p>
        </w:tc>
        <w:tc>
          <w:tcPr>
            <w:tcW w:w="1267" w:type="dxa"/>
            <w:tcPrChange w:id="205" w:author="Blake Actkinson" w:date="2022-10-18T23:33:00Z">
              <w:tcPr>
                <w:tcW w:w="1267" w:type="dxa"/>
              </w:tcPr>
            </w:tcPrChange>
          </w:tcPr>
          <w:p w14:paraId="47CD5153"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217" w:type="dxa"/>
            <w:tcPrChange w:id="206" w:author="Blake Actkinson" w:date="2022-10-18T23:33:00Z">
              <w:tcPr>
                <w:tcW w:w="1217" w:type="dxa"/>
              </w:tcPr>
            </w:tcPrChange>
          </w:tcPr>
          <w:p w14:paraId="2AB5BD83"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207" w:author="Blake Actkinson" w:date="2022-10-18T23:33:00Z">
              <w:tcPr>
                <w:tcW w:w="1211" w:type="dxa"/>
              </w:tcPr>
            </w:tcPrChange>
          </w:tcPr>
          <w:p w14:paraId="193414B2"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208" w:author="Blake Actkinson" w:date="2022-10-18T23:33:00Z">
              <w:tcPr>
                <w:tcW w:w="1688" w:type="dxa"/>
              </w:tcPr>
            </w:tcPrChange>
          </w:tcPr>
          <w:p w14:paraId="7E0ABCCA"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09" w:author="Blake Actkinson" w:date="2022-10-18T23:33:00Z">
              <w:tcPr>
                <w:tcW w:w="501" w:type="dxa"/>
              </w:tcPr>
            </w:tcPrChange>
          </w:tcPr>
          <w:p w14:paraId="0CD4081E" w14:textId="5398CB3C"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210" w:author="Blake Actkinson" w:date="2022-10-10T21:37:00Z">
              <w:r>
                <w:rPr>
                  <w:rFonts w:ascii="Times New Roman" w:hAnsi="Times New Roman" w:cs="Times New Roman"/>
                  <w:sz w:val="24"/>
                  <w:szCs w:val="24"/>
                </w:rPr>
                <w:t>0.50</w:t>
              </w:r>
            </w:ins>
          </w:p>
        </w:tc>
        <w:tc>
          <w:tcPr>
            <w:tcW w:w="1080" w:type="dxa"/>
            <w:tcPrChange w:id="211" w:author="Blake Actkinson" w:date="2022-10-18T23:33:00Z">
              <w:tcPr>
                <w:tcW w:w="501" w:type="dxa"/>
              </w:tcPr>
            </w:tcPrChange>
          </w:tcPr>
          <w:p w14:paraId="3D482DEE" w14:textId="199EC3FE"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212" w:author="Blake Actkinson" w:date="2022-10-10T21:41:00Z">
              <w:r>
                <w:rPr>
                  <w:rFonts w:ascii="Times New Roman" w:hAnsi="Times New Roman" w:cs="Times New Roman"/>
                  <w:sz w:val="24"/>
                  <w:szCs w:val="24"/>
                </w:rPr>
                <w:t>0</w:t>
              </w:r>
            </w:ins>
          </w:p>
        </w:tc>
      </w:tr>
      <w:tr w:rsidR="0097213E" w14:paraId="15A31657" w14:textId="68CA0A61"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213" w:author="Blake Actkinson" w:date="2022-10-18T23:33:00Z">
              <w:tcPr>
                <w:tcW w:w="1462" w:type="dxa"/>
              </w:tcPr>
            </w:tcPrChange>
          </w:tcPr>
          <w:p w14:paraId="0AB8173F"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214"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Sharpstown North</w:t>
            </w:r>
          </w:p>
        </w:tc>
        <w:tc>
          <w:tcPr>
            <w:tcW w:w="1267" w:type="dxa"/>
            <w:tcPrChange w:id="215" w:author="Blake Actkinson" w:date="2022-10-18T23:33:00Z">
              <w:tcPr>
                <w:tcW w:w="1267" w:type="dxa"/>
              </w:tcPr>
            </w:tcPrChange>
          </w:tcPr>
          <w:p w14:paraId="536082F5"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217" w:type="dxa"/>
            <w:tcPrChange w:id="216" w:author="Blake Actkinson" w:date="2022-10-18T23:33:00Z">
              <w:tcPr>
                <w:tcW w:w="1217" w:type="dxa"/>
              </w:tcPr>
            </w:tcPrChange>
          </w:tcPr>
          <w:p w14:paraId="388CDE40"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217" w:author="Blake Actkinson" w:date="2022-10-18T23:33:00Z">
              <w:tcPr>
                <w:tcW w:w="1211" w:type="dxa"/>
              </w:tcPr>
            </w:tcPrChange>
          </w:tcPr>
          <w:p w14:paraId="0F3710A6"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88" w:type="dxa"/>
            <w:tcPrChange w:id="218" w:author="Blake Actkinson" w:date="2022-10-18T23:33:00Z">
              <w:tcPr>
                <w:tcW w:w="1688" w:type="dxa"/>
              </w:tcPr>
            </w:tcPrChange>
          </w:tcPr>
          <w:p w14:paraId="4E866A26"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19" w:author="Blake Actkinson" w:date="2022-10-18T23:33:00Z">
              <w:tcPr>
                <w:tcW w:w="501" w:type="dxa"/>
              </w:tcPr>
            </w:tcPrChange>
          </w:tcPr>
          <w:p w14:paraId="29FD1676" w14:textId="5BCE2030"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20" w:author="Blake Actkinson" w:date="2022-10-10T21:37:00Z">
              <w:r>
                <w:rPr>
                  <w:rFonts w:ascii="Times New Roman" w:hAnsi="Times New Roman" w:cs="Times New Roman"/>
                  <w:sz w:val="24"/>
                  <w:szCs w:val="24"/>
                </w:rPr>
                <w:t>0.56</w:t>
              </w:r>
            </w:ins>
          </w:p>
        </w:tc>
        <w:tc>
          <w:tcPr>
            <w:tcW w:w="1080" w:type="dxa"/>
            <w:tcPrChange w:id="221" w:author="Blake Actkinson" w:date="2022-10-18T23:33:00Z">
              <w:tcPr>
                <w:tcW w:w="501" w:type="dxa"/>
              </w:tcPr>
            </w:tcPrChange>
          </w:tcPr>
          <w:p w14:paraId="6D5383EE" w14:textId="4D2BA422"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22" w:author="Blake Actkinson" w:date="2022-10-10T21:41:00Z">
              <w:r>
                <w:rPr>
                  <w:rFonts w:ascii="Times New Roman" w:hAnsi="Times New Roman" w:cs="Times New Roman"/>
                  <w:sz w:val="24"/>
                  <w:szCs w:val="24"/>
                </w:rPr>
                <w:t>1.79</w:t>
              </w:r>
            </w:ins>
          </w:p>
        </w:tc>
      </w:tr>
      <w:tr w:rsidR="0097213E" w14:paraId="1BF57F47" w14:textId="1EDF64B5" w:rsidTr="006A581A">
        <w:tc>
          <w:tcPr>
            <w:cnfStyle w:val="001000000000" w:firstRow="0" w:lastRow="0" w:firstColumn="1" w:lastColumn="0" w:oddVBand="0" w:evenVBand="0" w:oddHBand="0" w:evenHBand="0" w:firstRowFirstColumn="0" w:firstRowLastColumn="0" w:lastRowFirstColumn="0" w:lastRowLastColumn="0"/>
            <w:tcW w:w="1462" w:type="dxa"/>
            <w:tcPrChange w:id="223" w:author="Blake Actkinson" w:date="2022-10-18T23:33:00Z">
              <w:tcPr>
                <w:tcW w:w="1462" w:type="dxa"/>
              </w:tcPr>
            </w:tcPrChange>
          </w:tcPr>
          <w:p w14:paraId="2C9CB59D" w14:textId="77777777" w:rsidR="0097213E" w:rsidRPr="00C10F54" w:rsidRDefault="0097213E">
            <w:pPr>
              <w:pStyle w:val="NoSpacing"/>
              <w:jc w:val="center"/>
              <w:rPr>
                <w:rFonts w:ascii="Times New Roman" w:hAnsi="Times New Roman"/>
                <w:b w:val="0"/>
                <w:sz w:val="24"/>
                <w:szCs w:val="24"/>
              </w:rPr>
              <w:pPrChange w:id="224" w:author="Blake Actkinson" w:date="2022-10-10T20:36:00Z">
                <w:pPr>
                  <w:pStyle w:val="NoSpacing"/>
                  <w:jc w:val="right"/>
                </w:pPr>
              </w:pPrChange>
            </w:pPr>
            <w:r w:rsidRPr="00C10F54">
              <w:rPr>
                <w:rFonts w:ascii="Times New Roman" w:hAnsi="Times New Roman"/>
                <w:sz w:val="24"/>
                <w:szCs w:val="24"/>
              </w:rPr>
              <w:t>Sharpstown South</w:t>
            </w:r>
          </w:p>
        </w:tc>
        <w:tc>
          <w:tcPr>
            <w:tcW w:w="1267" w:type="dxa"/>
            <w:tcPrChange w:id="225" w:author="Blake Actkinson" w:date="2022-10-18T23:33:00Z">
              <w:tcPr>
                <w:tcW w:w="1267" w:type="dxa"/>
              </w:tcPr>
            </w:tcPrChange>
          </w:tcPr>
          <w:p w14:paraId="12F00FBF"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217" w:type="dxa"/>
            <w:tcPrChange w:id="226" w:author="Blake Actkinson" w:date="2022-10-18T23:33:00Z">
              <w:tcPr>
                <w:tcW w:w="1217" w:type="dxa"/>
              </w:tcPr>
            </w:tcPrChange>
          </w:tcPr>
          <w:p w14:paraId="1E98BF59"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227" w:author="Blake Actkinson" w:date="2022-10-18T23:33:00Z">
              <w:tcPr>
                <w:tcW w:w="1211" w:type="dxa"/>
              </w:tcPr>
            </w:tcPrChange>
          </w:tcPr>
          <w:p w14:paraId="64F16C35"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228" w:author="Blake Actkinson" w:date="2022-10-18T23:33:00Z">
              <w:tcPr>
                <w:tcW w:w="1688" w:type="dxa"/>
              </w:tcPr>
            </w:tcPrChange>
          </w:tcPr>
          <w:p w14:paraId="1CD113E8"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29" w:author="Blake Actkinson" w:date="2022-10-18T23:33:00Z">
              <w:tcPr>
                <w:tcW w:w="501" w:type="dxa"/>
              </w:tcPr>
            </w:tcPrChange>
          </w:tcPr>
          <w:p w14:paraId="7B273B3B" w14:textId="16362C86"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230" w:author="Blake Actkinson" w:date="2022-10-10T21:38:00Z">
              <w:r>
                <w:rPr>
                  <w:rFonts w:ascii="Times New Roman" w:hAnsi="Times New Roman" w:cs="Times New Roman"/>
                  <w:sz w:val="24"/>
                  <w:szCs w:val="24"/>
                </w:rPr>
                <w:t>0.94</w:t>
              </w:r>
            </w:ins>
          </w:p>
        </w:tc>
        <w:tc>
          <w:tcPr>
            <w:tcW w:w="1080" w:type="dxa"/>
            <w:tcPrChange w:id="231" w:author="Blake Actkinson" w:date="2022-10-18T23:33:00Z">
              <w:tcPr>
                <w:tcW w:w="501" w:type="dxa"/>
              </w:tcPr>
            </w:tcPrChange>
          </w:tcPr>
          <w:p w14:paraId="2B185194" w14:textId="48E9CD04"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232" w:author="Blake Actkinson" w:date="2022-10-10T21:42:00Z">
              <w:r>
                <w:rPr>
                  <w:rFonts w:ascii="Times New Roman" w:hAnsi="Times New Roman" w:cs="Times New Roman"/>
                  <w:sz w:val="24"/>
                  <w:szCs w:val="24"/>
                </w:rPr>
                <w:t>0</w:t>
              </w:r>
            </w:ins>
          </w:p>
        </w:tc>
      </w:tr>
      <w:tr w:rsidR="0097213E" w14:paraId="3FBEAC3A" w14:textId="4C78B2D9"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233" w:author="Blake Actkinson" w:date="2022-10-18T23:33:00Z">
              <w:tcPr>
                <w:tcW w:w="1462" w:type="dxa"/>
              </w:tcPr>
            </w:tcPrChange>
          </w:tcPr>
          <w:p w14:paraId="34209206"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234"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Bayland Park</w:t>
            </w:r>
          </w:p>
        </w:tc>
        <w:tc>
          <w:tcPr>
            <w:tcW w:w="1267" w:type="dxa"/>
            <w:tcPrChange w:id="235" w:author="Blake Actkinson" w:date="2022-10-18T23:33:00Z">
              <w:tcPr>
                <w:tcW w:w="1267" w:type="dxa"/>
              </w:tcPr>
            </w:tcPrChange>
          </w:tcPr>
          <w:p w14:paraId="608EB1BE"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217" w:type="dxa"/>
            <w:tcPrChange w:id="236" w:author="Blake Actkinson" w:date="2022-10-18T23:33:00Z">
              <w:tcPr>
                <w:tcW w:w="1217" w:type="dxa"/>
              </w:tcPr>
            </w:tcPrChange>
          </w:tcPr>
          <w:p w14:paraId="5D459D63"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237" w:author="Blake Actkinson" w:date="2022-10-18T23:33:00Z">
              <w:tcPr>
                <w:tcW w:w="1211" w:type="dxa"/>
              </w:tcPr>
            </w:tcPrChange>
          </w:tcPr>
          <w:p w14:paraId="52B3D739"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238" w:author="Blake Actkinson" w:date="2022-10-18T23:33:00Z">
              <w:tcPr>
                <w:tcW w:w="1688" w:type="dxa"/>
              </w:tcPr>
            </w:tcPrChange>
          </w:tcPr>
          <w:p w14:paraId="58549400"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39" w:author="Blake Actkinson" w:date="2022-10-18T23:33:00Z">
              <w:tcPr>
                <w:tcW w:w="501" w:type="dxa"/>
              </w:tcPr>
            </w:tcPrChange>
          </w:tcPr>
          <w:p w14:paraId="4D720D9E" w14:textId="2D0A698D"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40" w:author="Blake Actkinson" w:date="2022-10-10T21:38:00Z">
              <w:r>
                <w:rPr>
                  <w:rFonts w:ascii="Times New Roman" w:hAnsi="Times New Roman" w:cs="Times New Roman"/>
                  <w:sz w:val="24"/>
                  <w:szCs w:val="24"/>
                </w:rPr>
                <w:t>0.71</w:t>
              </w:r>
            </w:ins>
          </w:p>
        </w:tc>
        <w:tc>
          <w:tcPr>
            <w:tcW w:w="1080" w:type="dxa"/>
            <w:tcPrChange w:id="241" w:author="Blake Actkinson" w:date="2022-10-18T23:33:00Z">
              <w:tcPr>
                <w:tcW w:w="501" w:type="dxa"/>
              </w:tcPr>
            </w:tcPrChange>
          </w:tcPr>
          <w:p w14:paraId="2B81379F" w14:textId="00FACD41"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42" w:author="Blake Actkinson" w:date="2022-10-10T21:42:00Z">
              <w:r>
                <w:rPr>
                  <w:rFonts w:ascii="Times New Roman" w:hAnsi="Times New Roman" w:cs="Times New Roman"/>
                  <w:sz w:val="24"/>
                  <w:szCs w:val="24"/>
                </w:rPr>
                <w:t>0</w:t>
              </w:r>
            </w:ins>
          </w:p>
        </w:tc>
      </w:tr>
      <w:tr w:rsidR="0097213E" w:rsidRPr="00C10F54" w:rsidDel="001959E2" w14:paraId="69F23FE5" w14:textId="09918C25" w:rsidTr="006A581A">
        <w:trPr>
          <w:del w:id="243" w:author="Blake Actkinson" w:date="2022-10-10T20:36:00Z"/>
        </w:trPr>
        <w:tc>
          <w:tcPr>
            <w:cnfStyle w:val="001000000000" w:firstRow="0" w:lastRow="0" w:firstColumn="1" w:lastColumn="0" w:oddVBand="0" w:evenVBand="0" w:oddHBand="0" w:evenHBand="0" w:firstRowFirstColumn="0" w:firstRowLastColumn="0" w:lastRowFirstColumn="0" w:lastRowLastColumn="0"/>
            <w:tcW w:w="1462" w:type="dxa"/>
            <w:tcPrChange w:id="244" w:author="Blake Actkinson" w:date="2022-10-18T23:33:00Z">
              <w:tcPr>
                <w:tcW w:w="1462" w:type="dxa"/>
              </w:tcPr>
            </w:tcPrChange>
          </w:tcPr>
          <w:p w14:paraId="10E1F9F3" w14:textId="32CF44D2" w:rsidR="0097213E" w:rsidRPr="00C10F54" w:rsidDel="001959E2" w:rsidRDefault="0097213E" w:rsidP="00D62803">
            <w:pPr>
              <w:pStyle w:val="NoSpacing"/>
              <w:rPr>
                <w:del w:id="245" w:author="Blake Actkinson" w:date="2022-10-10T20:36:00Z"/>
                <w:rFonts w:ascii="Times New Roman" w:hAnsi="Times New Roman"/>
                <w:sz w:val="24"/>
                <w:szCs w:val="24"/>
              </w:rPr>
            </w:pPr>
            <w:del w:id="246" w:author="Blake Actkinson" w:date="2022-10-10T20:36:00Z">
              <w:r w:rsidRPr="00C10F54" w:rsidDel="001959E2">
                <w:rPr>
                  <w:rFonts w:ascii="Times New Roman" w:hAnsi="Times New Roman"/>
                  <w:sz w:val="24"/>
                  <w:szCs w:val="24"/>
                </w:rPr>
                <w:delText>South Beltway Central Domain</w:delText>
              </w:r>
            </w:del>
          </w:p>
        </w:tc>
        <w:tc>
          <w:tcPr>
            <w:tcW w:w="1267" w:type="dxa"/>
            <w:tcPrChange w:id="247" w:author="Blake Actkinson" w:date="2022-10-18T23:33:00Z">
              <w:tcPr>
                <w:tcW w:w="1267" w:type="dxa"/>
              </w:tcPr>
            </w:tcPrChange>
          </w:tcPr>
          <w:p w14:paraId="483EA0B1" w14:textId="3267E742"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48" w:author="Blake Actkinson" w:date="2022-10-10T20:36:00Z"/>
                <w:rFonts w:ascii="Times New Roman" w:hAnsi="Times New Roman" w:cs="Times New Roman"/>
                <w:b/>
                <w:sz w:val="24"/>
                <w:szCs w:val="24"/>
              </w:rPr>
            </w:pPr>
            <w:del w:id="249" w:author="Blake Actkinson" w:date="2022-10-10T20:36:00Z">
              <w:r w:rsidDel="001959E2">
                <w:rPr>
                  <w:rFonts w:ascii="Times New Roman" w:hAnsi="Times New Roman" w:cs="Times New Roman"/>
                  <w:b/>
                  <w:sz w:val="24"/>
                  <w:szCs w:val="24"/>
                </w:rPr>
                <w:delText>2530</w:delText>
              </w:r>
            </w:del>
          </w:p>
        </w:tc>
        <w:tc>
          <w:tcPr>
            <w:tcW w:w="1217" w:type="dxa"/>
            <w:tcPrChange w:id="250" w:author="Blake Actkinson" w:date="2022-10-18T23:33:00Z">
              <w:tcPr>
                <w:tcW w:w="1217" w:type="dxa"/>
              </w:tcPr>
            </w:tcPrChange>
          </w:tcPr>
          <w:p w14:paraId="25A76FBC" w14:textId="7431D061"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51" w:author="Blake Actkinson" w:date="2022-10-10T20:36:00Z"/>
                <w:rFonts w:ascii="Times New Roman" w:hAnsi="Times New Roman" w:cs="Times New Roman"/>
                <w:b/>
                <w:sz w:val="24"/>
                <w:szCs w:val="24"/>
              </w:rPr>
            </w:pPr>
            <w:del w:id="252" w:author="Blake Actkinson" w:date="2022-10-10T20:36:00Z">
              <w:r w:rsidDel="001959E2">
                <w:rPr>
                  <w:rFonts w:ascii="Times New Roman" w:hAnsi="Times New Roman" w:cs="Times New Roman"/>
                  <w:b/>
                  <w:sz w:val="24"/>
                  <w:szCs w:val="24"/>
                </w:rPr>
                <w:delText>3</w:delText>
              </w:r>
            </w:del>
          </w:p>
        </w:tc>
        <w:tc>
          <w:tcPr>
            <w:tcW w:w="1211" w:type="dxa"/>
            <w:tcPrChange w:id="253" w:author="Blake Actkinson" w:date="2022-10-18T23:33:00Z">
              <w:tcPr>
                <w:tcW w:w="1211" w:type="dxa"/>
              </w:tcPr>
            </w:tcPrChange>
          </w:tcPr>
          <w:p w14:paraId="23763313" w14:textId="3BEA382E"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54" w:author="Blake Actkinson" w:date="2022-10-10T20:36:00Z"/>
                <w:rFonts w:ascii="Times New Roman" w:hAnsi="Times New Roman" w:cs="Times New Roman"/>
                <w:b/>
                <w:sz w:val="24"/>
                <w:szCs w:val="24"/>
              </w:rPr>
            </w:pPr>
            <w:del w:id="255" w:author="Blake Actkinson" w:date="2022-10-10T20:36:00Z">
              <w:r w:rsidDel="001959E2">
                <w:rPr>
                  <w:rFonts w:ascii="Times New Roman" w:hAnsi="Times New Roman" w:cs="Times New Roman"/>
                  <w:b/>
                  <w:sz w:val="24"/>
                  <w:szCs w:val="24"/>
                </w:rPr>
                <w:delText>8</w:delText>
              </w:r>
            </w:del>
          </w:p>
        </w:tc>
        <w:tc>
          <w:tcPr>
            <w:tcW w:w="1688" w:type="dxa"/>
            <w:tcPrChange w:id="256" w:author="Blake Actkinson" w:date="2022-10-18T23:33:00Z">
              <w:tcPr>
                <w:tcW w:w="1688" w:type="dxa"/>
              </w:tcPr>
            </w:tcPrChange>
          </w:tcPr>
          <w:p w14:paraId="08922717" w14:textId="1DEB0EF5"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57" w:author="Blake Actkinson" w:date="2022-10-10T20:36:00Z"/>
                <w:rFonts w:ascii="Times New Roman" w:hAnsi="Times New Roman" w:cs="Times New Roman"/>
                <w:b/>
                <w:sz w:val="24"/>
                <w:szCs w:val="24"/>
              </w:rPr>
            </w:pPr>
            <w:del w:id="258" w:author="Blake Actkinson" w:date="2022-10-10T20:36:00Z">
              <w:r w:rsidDel="001959E2">
                <w:rPr>
                  <w:rFonts w:ascii="Times New Roman" w:hAnsi="Times New Roman" w:cs="Times New Roman"/>
                  <w:b/>
                  <w:sz w:val="24"/>
                  <w:szCs w:val="24"/>
                </w:rPr>
                <w:delText>0</w:delText>
              </w:r>
            </w:del>
          </w:p>
        </w:tc>
        <w:tc>
          <w:tcPr>
            <w:tcW w:w="710" w:type="dxa"/>
            <w:tcPrChange w:id="259" w:author="Blake Actkinson" w:date="2022-10-18T23:33:00Z">
              <w:tcPr>
                <w:tcW w:w="501" w:type="dxa"/>
              </w:tcPr>
            </w:tcPrChange>
          </w:tcPr>
          <w:p w14:paraId="2FBA0B2F"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080" w:type="dxa"/>
            <w:tcPrChange w:id="260" w:author="Blake Actkinson" w:date="2022-10-18T23:33:00Z">
              <w:tcPr>
                <w:tcW w:w="501" w:type="dxa"/>
              </w:tcPr>
            </w:tcPrChange>
          </w:tcPr>
          <w:p w14:paraId="0F4BD634"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7213E" w14:paraId="78815A23" w14:textId="4B4851F4"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261" w:author="Blake Actkinson" w:date="2022-10-18T23:33:00Z">
              <w:tcPr>
                <w:tcW w:w="1462" w:type="dxa"/>
              </w:tcPr>
            </w:tcPrChange>
          </w:tcPr>
          <w:p w14:paraId="0D8A2A48"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262"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South Beltway Central</w:t>
            </w:r>
          </w:p>
        </w:tc>
        <w:tc>
          <w:tcPr>
            <w:tcW w:w="1267" w:type="dxa"/>
            <w:tcPrChange w:id="263" w:author="Blake Actkinson" w:date="2022-10-18T23:33:00Z">
              <w:tcPr>
                <w:tcW w:w="1267" w:type="dxa"/>
              </w:tcPr>
            </w:tcPrChange>
          </w:tcPr>
          <w:p w14:paraId="0884C9D3"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217" w:type="dxa"/>
            <w:tcPrChange w:id="264" w:author="Blake Actkinson" w:date="2022-10-18T23:33:00Z">
              <w:tcPr>
                <w:tcW w:w="1217" w:type="dxa"/>
              </w:tcPr>
            </w:tcPrChange>
          </w:tcPr>
          <w:p w14:paraId="693F69EF"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1211" w:type="dxa"/>
            <w:tcPrChange w:id="265" w:author="Blake Actkinson" w:date="2022-10-18T23:33:00Z">
              <w:tcPr>
                <w:tcW w:w="1211" w:type="dxa"/>
              </w:tcPr>
            </w:tcPrChange>
          </w:tcPr>
          <w:p w14:paraId="40CFDE33"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1688" w:type="dxa"/>
            <w:tcPrChange w:id="266" w:author="Blake Actkinson" w:date="2022-10-18T23:33:00Z">
              <w:tcPr>
                <w:tcW w:w="1688" w:type="dxa"/>
              </w:tcPr>
            </w:tcPrChange>
          </w:tcPr>
          <w:p w14:paraId="018C2558"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67" w:author="Blake Actkinson" w:date="2022-10-18T23:33:00Z">
              <w:tcPr>
                <w:tcW w:w="501" w:type="dxa"/>
              </w:tcPr>
            </w:tcPrChange>
          </w:tcPr>
          <w:p w14:paraId="307CCC8B" w14:textId="76A319E8"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68" w:author="Blake Actkinson" w:date="2022-10-10T21:38:00Z">
              <w:r>
                <w:rPr>
                  <w:rFonts w:ascii="Times New Roman" w:hAnsi="Times New Roman" w:cs="Times New Roman"/>
                  <w:sz w:val="24"/>
                  <w:szCs w:val="24"/>
                </w:rPr>
                <w:t>12.28</w:t>
              </w:r>
            </w:ins>
          </w:p>
        </w:tc>
        <w:tc>
          <w:tcPr>
            <w:tcW w:w="1080" w:type="dxa"/>
            <w:tcPrChange w:id="269" w:author="Blake Actkinson" w:date="2022-10-18T23:33:00Z">
              <w:tcPr>
                <w:tcW w:w="501" w:type="dxa"/>
              </w:tcPr>
            </w:tcPrChange>
          </w:tcPr>
          <w:p w14:paraId="3EBFAE3D" w14:textId="18BBF1E0"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70" w:author="Blake Actkinson" w:date="2022-10-10T21:42:00Z">
              <w:r>
                <w:rPr>
                  <w:rFonts w:ascii="Times New Roman" w:hAnsi="Times New Roman" w:cs="Times New Roman"/>
                  <w:sz w:val="24"/>
                  <w:szCs w:val="24"/>
                </w:rPr>
                <w:t>0.90</w:t>
              </w:r>
            </w:ins>
          </w:p>
        </w:tc>
      </w:tr>
      <w:tr w:rsidR="0097213E" w:rsidRPr="00C10F54" w:rsidDel="001959E2" w14:paraId="433581F1" w14:textId="55759D89" w:rsidTr="006A581A">
        <w:trPr>
          <w:del w:id="271" w:author="Blake Actkinson" w:date="2022-10-10T20:36:00Z"/>
        </w:trPr>
        <w:tc>
          <w:tcPr>
            <w:cnfStyle w:val="001000000000" w:firstRow="0" w:lastRow="0" w:firstColumn="1" w:lastColumn="0" w:oddVBand="0" w:evenVBand="0" w:oddHBand="0" w:evenHBand="0" w:firstRowFirstColumn="0" w:firstRowLastColumn="0" w:lastRowFirstColumn="0" w:lastRowLastColumn="0"/>
            <w:tcW w:w="1462" w:type="dxa"/>
            <w:tcPrChange w:id="272" w:author="Blake Actkinson" w:date="2022-10-18T23:33:00Z">
              <w:tcPr>
                <w:tcW w:w="1462" w:type="dxa"/>
              </w:tcPr>
            </w:tcPrChange>
          </w:tcPr>
          <w:p w14:paraId="156BE143" w14:textId="59F2A705" w:rsidR="0097213E" w:rsidRPr="00C10F54" w:rsidDel="001959E2" w:rsidRDefault="0097213E" w:rsidP="00D62803">
            <w:pPr>
              <w:pStyle w:val="NoSpacing"/>
              <w:rPr>
                <w:del w:id="273" w:author="Blake Actkinson" w:date="2022-10-10T20:36:00Z"/>
                <w:rFonts w:ascii="Times New Roman" w:hAnsi="Times New Roman"/>
                <w:sz w:val="24"/>
                <w:szCs w:val="24"/>
              </w:rPr>
            </w:pPr>
            <w:del w:id="274" w:author="Blake Actkinson" w:date="2022-10-10T20:36:00Z">
              <w:r w:rsidRPr="00C10F54" w:rsidDel="001959E2">
                <w:rPr>
                  <w:rFonts w:ascii="Times New Roman" w:hAnsi="Times New Roman"/>
                  <w:sz w:val="24"/>
                  <w:szCs w:val="24"/>
                </w:rPr>
                <w:delText>Rice Domain</w:delText>
              </w:r>
            </w:del>
          </w:p>
        </w:tc>
        <w:tc>
          <w:tcPr>
            <w:tcW w:w="1267" w:type="dxa"/>
            <w:tcPrChange w:id="275" w:author="Blake Actkinson" w:date="2022-10-18T23:33:00Z">
              <w:tcPr>
                <w:tcW w:w="1267" w:type="dxa"/>
              </w:tcPr>
            </w:tcPrChange>
          </w:tcPr>
          <w:p w14:paraId="66AD7F9C" w14:textId="527A08BF" w:rsidR="0097213E" w:rsidRPr="00A53E39"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76" w:author="Blake Actkinson" w:date="2022-10-10T20:36:00Z"/>
                <w:rFonts w:ascii="Times New Roman" w:hAnsi="Times New Roman" w:cs="Times New Roman"/>
                <w:b/>
                <w:sz w:val="24"/>
                <w:szCs w:val="24"/>
              </w:rPr>
            </w:pPr>
            <w:del w:id="277" w:author="Blake Actkinson" w:date="2022-10-10T20:36:00Z">
              <w:r w:rsidDel="001959E2">
                <w:rPr>
                  <w:rFonts w:ascii="Times New Roman" w:hAnsi="Times New Roman" w:cs="Times New Roman"/>
                  <w:b/>
                  <w:sz w:val="24"/>
                  <w:szCs w:val="24"/>
                </w:rPr>
                <w:delText>8247</w:delText>
              </w:r>
            </w:del>
          </w:p>
        </w:tc>
        <w:tc>
          <w:tcPr>
            <w:tcW w:w="1217" w:type="dxa"/>
            <w:tcPrChange w:id="278" w:author="Blake Actkinson" w:date="2022-10-18T23:33:00Z">
              <w:tcPr>
                <w:tcW w:w="1217" w:type="dxa"/>
              </w:tcPr>
            </w:tcPrChange>
          </w:tcPr>
          <w:p w14:paraId="29056D53" w14:textId="7133F27E"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79" w:author="Blake Actkinson" w:date="2022-10-10T20:36:00Z"/>
                <w:rFonts w:ascii="Times New Roman" w:hAnsi="Times New Roman" w:cs="Times New Roman"/>
                <w:b/>
                <w:sz w:val="24"/>
                <w:szCs w:val="24"/>
              </w:rPr>
            </w:pPr>
            <w:del w:id="280" w:author="Blake Actkinson" w:date="2022-10-10T20:36:00Z">
              <w:r w:rsidDel="001959E2">
                <w:rPr>
                  <w:rFonts w:ascii="Times New Roman" w:hAnsi="Times New Roman" w:cs="Times New Roman"/>
                  <w:b/>
                  <w:sz w:val="24"/>
                  <w:szCs w:val="24"/>
                </w:rPr>
                <w:delText>0</w:delText>
              </w:r>
            </w:del>
          </w:p>
        </w:tc>
        <w:tc>
          <w:tcPr>
            <w:tcW w:w="1211" w:type="dxa"/>
            <w:tcPrChange w:id="281" w:author="Blake Actkinson" w:date="2022-10-18T23:33:00Z">
              <w:tcPr>
                <w:tcW w:w="1211" w:type="dxa"/>
              </w:tcPr>
            </w:tcPrChange>
          </w:tcPr>
          <w:p w14:paraId="503FC0F9" w14:textId="781F0454"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82" w:author="Blake Actkinson" w:date="2022-10-10T20:36:00Z"/>
                <w:rFonts w:ascii="Times New Roman" w:hAnsi="Times New Roman" w:cs="Times New Roman"/>
                <w:b/>
                <w:sz w:val="24"/>
                <w:szCs w:val="24"/>
              </w:rPr>
            </w:pPr>
            <w:del w:id="283" w:author="Blake Actkinson" w:date="2022-10-10T20:36:00Z">
              <w:r w:rsidDel="001959E2">
                <w:rPr>
                  <w:rFonts w:ascii="Times New Roman" w:hAnsi="Times New Roman" w:cs="Times New Roman"/>
                  <w:b/>
                  <w:sz w:val="24"/>
                  <w:szCs w:val="24"/>
                </w:rPr>
                <w:delText>0</w:delText>
              </w:r>
            </w:del>
          </w:p>
        </w:tc>
        <w:tc>
          <w:tcPr>
            <w:tcW w:w="1688" w:type="dxa"/>
            <w:tcPrChange w:id="284" w:author="Blake Actkinson" w:date="2022-10-18T23:33:00Z">
              <w:tcPr>
                <w:tcW w:w="1688" w:type="dxa"/>
              </w:tcPr>
            </w:tcPrChange>
          </w:tcPr>
          <w:p w14:paraId="38DAF6A9" w14:textId="71B58A35" w:rsidR="0097213E" w:rsidRPr="00C10F54"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del w:id="285" w:author="Blake Actkinson" w:date="2022-10-10T20:36:00Z"/>
                <w:rFonts w:ascii="Times New Roman" w:hAnsi="Times New Roman" w:cs="Times New Roman"/>
                <w:b/>
                <w:sz w:val="24"/>
                <w:szCs w:val="24"/>
              </w:rPr>
            </w:pPr>
            <w:del w:id="286" w:author="Blake Actkinson" w:date="2022-10-10T20:36:00Z">
              <w:r w:rsidDel="001959E2">
                <w:rPr>
                  <w:rFonts w:ascii="Times New Roman" w:hAnsi="Times New Roman" w:cs="Times New Roman"/>
                  <w:b/>
                  <w:sz w:val="24"/>
                  <w:szCs w:val="24"/>
                </w:rPr>
                <w:delText>0</w:delText>
              </w:r>
            </w:del>
          </w:p>
        </w:tc>
        <w:tc>
          <w:tcPr>
            <w:tcW w:w="710" w:type="dxa"/>
            <w:tcPrChange w:id="287" w:author="Blake Actkinson" w:date="2022-10-18T23:33:00Z">
              <w:tcPr>
                <w:tcW w:w="501" w:type="dxa"/>
              </w:tcPr>
            </w:tcPrChange>
          </w:tcPr>
          <w:p w14:paraId="1C296CB6"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c>
          <w:tcPr>
            <w:tcW w:w="1080" w:type="dxa"/>
            <w:tcPrChange w:id="288" w:author="Blake Actkinson" w:date="2022-10-18T23:33:00Z">
              <w:tcPr>
                <w:tcW w:w="501" w:type="dxa"/>
              </w:tcPr>
            </w:tcPrChange>
          </w:tcPr>
          <w:p w14:paraId="7C3C30B8" w14:textId="77777777" w:rsidR="0097213E" w:rsidDel="001959E2"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p>
        </w:tc>
      </w:tr>
      <w:tr w:rsidR="0097213E" w14:paraId="48999E3B" w14:textId="457BF2B3"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289" w:author="Blake Actkinson" w:date="2022-10-18T23:33:00Z">
              <w:tcPr>
                <w:tcW w:w="1462" w:type="dxa"/>
              </w:tcPr>
            </w:tcPrChange>
          </w:tcPr>
          <w:p w14:paraId="76C6DE81"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290" w:author="Blake Actkinson" w:date="2022-10-10T20:37: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North Rice</w:t>
            </w:r>
          </w:p>
        </w:tc>
        <w:tc>
          <w:tcPr>
            <w:tcW w:w="1267" w:type="dxa"/>
            <w:tcPrChange w:id="291" w:author="Blake Actkinson" w:date="2022-10-18T23:33:00Z">
              <w:tcPr>
                <w:tcW w:w="1267" w:type="dxa"/>
              </w:tcPr>
            </w:tcPrChange>
          </w:tcPr>
          <w:p w14:paraId="4652E08A"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217" w:type="dxa"/>
            <w:tcPrChange w:id="292" w:author="Blake Actkinson" w:date="2022-10-18T23:33:00Z">
              <w:tcPr>
                <w:tcW w:w="1217" w:type="dxa"/>
              </w:tcPr>
            </w:tcPrChange>
          </w:tcPr>
          <w:p w14:paraId="747CFAB3"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293" w:author="Blake Actkinson" w:date="2022-10-18T23:33:00Z">
              <w:tcPr>
                <w:tcW w:w="1211" w:type="dxa"/>
              </w:tcPr>
            </w:tcPrChange>
          </w:tcPr>
          <w:p w14:paraId="79AAACCB"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294" w:author="Blake Actkinson" w:date="2022-10-18T23:33:00Z">
              <w:tcPr>
                <w:tcW w:w="1688" w:type="dxa"/>
              </w:tcPr>
            </w:tcPrChange>
          </w:tcPr>
          <w:p w14:paraId="23B3ED0C"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295" w:author="Blake Actkinson" w:date="2022-10-18T23:33:00Z">
              <w:tcPr>
                <w:tcW w:w="501" w:type="dxa"/>
              </w:tcPr>
            </w:tcPrChange>
          </w:tcPr>
          <w:p w14:paraId="3F1A8602" w14:textId="75BEA470"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96" w:author="Blake Actkinson" w:date="2022-10-10T21:38:00Z">
              <w:r>
                <w:rPr>
                  <w:rFonts w:ascii="Times New Roman" w:hAnsi="Times New Roman" w:cs="Times New Roman"/>
                  <w:sz w:val="24"/>
                  <w:szCs w:val="24"/>
                </w:rPr>
                <w:t>0.58</w:t>
              </w:r>
            </w:ins>
          </w:p>
        </w:tc>
        <w:tc>
          <w:tcPr>
            <w:tcW w:w="1080" w:type="dxa"/>
            <w:tcPrChange w:id="297" w:author="Blake Actkinson" w:date="2022-10-18T23:33:00Z">
              <w:tcPr>
                <w:tcW w:w="501" w:type="dxa"/>
              </w:tcPr>
            </w:tcPrChange>
          </w:tcPr>
          <w:p w14:paraId="7793D16A" w14:textId="41FCE56B"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298" w:author="Blake Actkinson" w:date="2022-10-10T21:42:00Z">
              <w:r>
                <w:rPr>
                  <w:rFonts w:ascii="Times New Roman" w:hAnsi="Times New Roman" w:cs="Times New Roman"/>
                  <w:sz w:val="24"/>
                  <w:szCs w:val="24"/>
                </w:rPr>
                <w:t>0</w:t>
              </w:r>
            </w:ins>
          </w:p>
        </w:tc>
      </w:tr>
      <w:tr w:rsidR="0097213E" w14:paraId="1C04E044" w14:textId="16CABA74" w:rsidTr="006A581A">
        <w:tc>
          <w:tcPr>
            <w:cnfStyle w:val="001000000000" w:firstRow="0" w:lastRow="0" w:firstColumn="1" w:lastColumn="0" w:oddVBand="0" w:evenVBand="0" w:oddHBand="0" w:evenHBand="0" w:firstRowFirstColumn="0" w:firstRowLastColumn="0" w:lastRowFirstColumn="0" w:lastRowLastColumn="0"/>
            <w:tcW w:w="1462" w:type="dxa"/>
            <w:tcPrChange w:id="299" w:author="Blake Actkinson" w:date="2022-10-18T23:33:00Z">
              <w:tcPr>
                <w:tcW w:w="1462" w:type="dxa"/>
              </w:tcPr>
            </w:tcPrChange>
          </w:tcPr>
          <w:p w14:paraId="4858121A" w14:textId="77777777" w:rsidR="0097213E" w:rsidRPr="00C10F54" w:rsidRDefault="0097213E">
            <w:pPr>
              <w:pStyle w:val="NoSpacing"/>
              <w:jc w:val="center"/>
              <w:rPr>
                <w:rFonts w:ascii="Times New Roman" w:hAnsi="Times New Roman"/>
                <w:b w:val="0"/>
                <w:sz w:val="24"/>
                <w:szCs w:val="24"/>
              </w:rPr>
              <w:pPrChange w:id="300" w:author="Blake Actkinson" w:date="2022-10-10T20:37:00Z">
                <w:pPr>
                  <w:pStyle w:val="NoSpacing"/>
                  <w:jc w:val="right"/>
                </w:pPr>
              </w:pPrChange>
            </w:pPr>
            <w:r w:rsidRPr="00C10F54">
              <w:rPr>
                <w:rFonts w:ascii="Times New Roman" w:hAnsi="Times New Roman"/>
                <w:sz w:val="24"/>
                <w:szCs w:val="24"/>
              </w:rPr>
              <w:t>South Rice</w:t>
            </w:r>
          </w:p>
        </w:tc>
        <w:tc>
          <w:tcPr>
            <w:tcW w:w="1267" w:type="dxa"/>
            <w:tcPrChange w:id="301" w:author="Blake Actkinson" w:date="2022-10-18T23:33:00Z">
              <w:tcPr>
                <w:tcW w:w="1267" w:type="dxa"/>
              </w:tcPr>
            </w:tcPrChange>
          </w:tcPr>
          <w:p w14:paraId="75BB5306"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217" w:type="dxa"/>
            <w:tcPrChange w:id="302" w:author="Blake Actkinson" w:date="2022-10-18T23:33:00Z">
              <w:tcPr>
                <w:tcW w:w="1217" w:type="dxa"/>
              </w:tcPr>
            </w:tcPrChange>
          </w:tcPr>
          <w:p w14:paraId="2E6CF661"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303" w:author="Blake Actkinson" w:date="2022-10-18T23:33:00Z">
              <w:tcPr>
                <w:tcW w:w="1211" w:type="dxa"/>
              </w:tcPr>
            </w:tcPrChange>
          </w:tcPr>
          <w:p w14:paraId="2534C1FA"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04" w:author="Blake Actkinson" w:date="2022-10-18T23:33:00Z">
              <w:tcPr>
                <w:tcW w:w="1688" w:type="dxa"/>
              </w:tcPr>
            </w:tcPrChange>
          </w:tcPr>
          <w:p w14:paraId="74026C62"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305" w:author="Blake Actkinson" w:date="2022-10-18T23:33:00Z">
              <w:tcPr>
                <w:tcW w:w="501" w:type="dxa"/>
              </w:tcPr>
            </w:tcPrChange>
          </w:tcPr>
          <w:p w14:paraId="7A5FAB0F" w14:textId="04C05ECD"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06" w:author="Blake Actkinson" w:date="2022-10-10T21:38:00Z">
              <w:r>
                <w:rPr>
                  <w:rFonts w:ascii="Times New Roman" w:hAnsi="Times New Roman" w:cs="Times New Roman"/>
                  <w:sz w:val="24"/>
                  <w:szCs w:val="24"/>
                </w:rPr>
                <w:t>0.93</w:t>
              </w:r>
            </w:ins>
          </w:p>
        </w:tc>
        <w:tc>
          <w:tcPr>
            <w:tcW w:w="1080" w:type="dxa"/>
            <w:tcPrChange w:id="307" w:author="Blake Actkinson" w:date="2022-10-18T23:33:00Z">
              <w:tcPr>
                <w:tcW w:w="501" w:type="dxa"/>
              </w:tcPr>
            </w:tcPrChange>
          </w:tcPr>
          <w:p w14:paraId="4332641F" w14:textId="4E7E41DE"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08" w:author="Blake Actkinson" w:date="2022-10-10T21:42:00Z">
              <w:r>
                <w:rPr>
                  <w:rFonts w:ascii="Times New Roman" w:hAnsi="Times New Roman" w:cs="Times New Roman"/>
                  <w:sz w:val="24"/>
                  <w:szCs w:val="24"/>
                </w:rPr>
                <w:t>0</w:t>
              </w:r>
            </w:ins>
          </w:p>
        </w:tc>
      </w:tr>
      <w:tr w:rsidR="0097213E" w:rsidDel="001959E2" w14:paraId="0E4716EB" w14:textId="74CBEFB6" w:rsidTr="006A581A">
        <w:trPr>
          <w:cnfStyle w:val="000000100000" w:firstRow="0" w:lastRow="0" w:firstColumn="0" w:lastColumn="0" w:oddVBand="0" w:evenVBand="0" w:oddHBand="1" w:evenHBand="0" w:firstRowFirstColumn="0" w:firstRowLastColumn="0" w:lastRowFirstColumn="0" w:lastRowLastColumn="0"/>
          <w:del w:id="309" w:author="Blake Actkinson" w:date="2022-10-10T20:36:00Z"/>
        </w:trPr>
        <w:tc>
          <w:tcPr>
            <w:cnfStyle w:val="001000000000" w:firstRow="0" w:lastRow="0" w:firstColumn="1" w:lastColumn="0" w:oddVBand="0" w:evenVBand="0" w:oddHBand="0" w:evenHBand="0" w:firstRowFirstColumn="0" w:firstRowLastColumn="0" w:lastRowFirstColumn="0" w:lastRowLastColumn="0"/>
            <w:tcW w:w="1462" w:type="dxa"/>
            <w:tcPrChange w:id="310" w:author="Blake Actkinson" w:date="2022-10-18T23:33:00Z">
              <w:tcPr>
                <w:tcW w:w="1462" w:type="dxa"/>
              </w:tcPr>
            </w:tcPrChange>
          </w:tcPr>
          <w:p w14:paraId="021C6381" w14:textId="24DC42E1" w:rsidR="0097213E" w:rsidRPr="00C10F54" w:rsidDel="001959E2" w:rsidRDefault="0097213E" w:rsidP="00D62803">
            <w:pPr>
              <w:pStyle w:val="NoSpacing"/>
              <w:cnfStyle w:val="001000100000" w:firstRow="0" w:lastRow="0" w:firstColumn="1" w:lastColumn="0" w:oddVBand="0" w:evenVBand="0" w:oddHBand="1" w:evenHBand="0" w:firstRowFirstColumn="0" w:firstRowLastColumn="0" w:lastRowFirstColumn="0" w:lastRowLastColumn="0"/>
              <w:rPr>
                <w:del w:id="311" w:author="Blake Actkinson" w:date="2022-10-10T20:36:00Z"/>
                <w:rFonts w:ascii="Times New Roman" w:hAnsi="Times New Roman"/>
                <w:sz w:val="24"/>
                <w:szCs w:val="24"/>
              </w:rPr>
            </w:pPr>
            <w:del w:id="312" w:author="Blake Actkinson" w:date="2022-10-10T20:36:00Z">
              <w:r w:rsidRPr="00C10F54" w:rsidDel="001959E2">
                <w:rPr>
                  <w:rFonts w:ascii="Times New Roman" w:hAnsi="Times New Roman"/>
                  <w:sz w:val="24"/>
                  <w:szCs w:val="24"/>
                </w:rPr>
                <w:delText>Ship Channel Domain</w:delText>
              </w:r>
            </w:del>
          </w:p>
        </w:tc>
        <w:tc>
          <w:tcPr>
            <w:tcW w:w="1267" w:type="dxa"/>
            <w:tcPrChange w:id="313" w:author="Blake Actkinson" w:date="2022-10-18T23:33:00Z">
              <w:tcPr>
                <w:tcW w:w="1267" w:type="dxa"/>
              </w:tcPr>
            </w:tcPrChange>
          </w:tcPr>
          <w:p w14:paraId="1621F454" w14:textId="2B2FF8A3" w:rsidR="0097213E" w:rsidRPr="00A53E39"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314" w:author="Blake Actkinson" w:date="2022-10-10T20:36:00Z"/>
                <w:rFonts w:ascii="Times New Roman" w:hAnsi="Times New Roman" w:cs="Times New Roman"/>
                <w:b/>
                <w:sz w:val="24"/>
                <w:szCs w:val="24"/>
              </w:rPr>
            </w:pPr>
            <w:del w:id="315" w:author="Blake Actkinson" w:date="2022-10-10T20:36:00Z">
              <w:r w:rsidDel="001959E2">
                <w:rPr>
                  <w:rFonts w:ascii="Times New Roman" w:hAnsi="Times New Roman" w:cs="Times New Roman"/>
                  <w:b/>
                  <w:sz w:val="24"/>
                  <w:szCs w:val="24"/>
                </w:rPr>
                <w:delText>20177</w:delText>
              </w:r>
            </w:del>
          </w:p>
        </w:tc>
        <w:tc>
          <w:tcPr>
            <w:tcW w:w="1217" w:type="dxa"/>
            <w:tcPrChange w:id="316" w:author="Blake Actkinson" w:date="2022-10-18T23:33:00Z">
              <w:tcPr>
                <w:tcW w:w="1217" w:type="dxa"/>
              </w:tcPr>
            </w:tcPrChange>
          </w:tcPr>
          <w:p w14:paraId="2FA6F14B" w14:textId="57089A3F" w:rsidR="0097213E" w:rsidRPr="00A53E39"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317" w:author="Blake Actkinson" w:date="2022-10-10T20:36:00Z"/>
                <w:rFonts w:ascii="Times New Roman" w:hAnsi="Times New Roman" w:cs="Times New Roman"/>
                <w:b/>
                <w:sz w:val="24"/>
                <w:szCs w:val="24"/>
              </w:rPr>
            </w:pPr>
            <w:del w:id="318" w:author="Blake Actkinson" w:date="2022-10-10T20:36:00Z">
              <w:r w:rsidDel="001959E2">
                <w:rPr>
                  <w:rFonts w:ascii="Times New Roman" w:hAnsi="Times New Roman" w:cs="Times New Roman"/>
                  <w:b/>
                  <w:sz w:val="24"/>
                  <w:szCs w:val="24"/>
                </w:rPr>
                <w:delText>4</w:delText>
              </w:r>
            </w:del>
          </w:p>
        </w:tc>
        <w:tc>
          <w:tcPr>
            <w:tcW w:w="1211" w:type="dxa"/>
            <w:tcPrChange w:id="319" w:author="Blake Actkinson" w:date="2022-10-18T23:33:00Z">
              <w:tcPr>
                <w:tcW w:w="1211" w:type="dxa"/>
              </w:tcPr>
            </w:tcPrChange>
          </w:tcPr>
          <w:p w14:paraId="32838C42" w14:textId="565A411F" w:rsidR="0097213E" w:rsidRPr="00A53E39"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320" w:author="Blake Actkinson" w:date="2022-10-10T20:36:00Z"/>
                <w:rFonts w:ascii="Times New Roman" w:hAnsi="Times New Roman" w:cs="Times New Roman"/>
                <w:b/>
                <w:sz w:val="24"/>
                <w:szCs w:val="24"/>
              </w:rPr>
            </w:pPr>
            <w:del w:id="321" w:author="Blake Actkinson" w:date="2022-10-10T20:36:00Z">
              <w:r w:rsidDel="001959E2">
                <w:rPr>
                  <w:rFonts w:ascii="Times New Roman" w:hAnsi="Times New Roman" w:cs="Times New Roman"/>
                  <w:b/>
                  <w:sz w:val="24"/>
                  <w:szCs w:val="24"/>
                </w:rPr>
                <w:delText>1</w:delText>
              </w:r>
            </w:del>
          </w:p>
        </w:tc>
        <w:tc>
          <w:tcPr>
            <w:tcW w:w="1688" w:type="dxa"/>
            <w:tcPrChange w:id="322" w:author="Blake Actkinson" w:date="2022-10-18T23:33:00Z">
              <w:tcPr>
                <w:tcW w:w="1688" w:type="dxa"/>
              </w:tcPr>
            </w:tcPrChange>
          </w:tcPr>
          <w:p w14:paraId="7BA89AC9" w14:textId="785662C9" w:rsidR="0097213E" w:rsidRPr="00A53E39"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del w:id="323" w:author="Blake Actkinson" w:date="2022-10-10T20:36:00Z"/>
                <w:rFonts w:ascii="Times New Roman" w:hAnsi="Times New Roman" w:cs="Times New Roman"/>
                <w:b/>
                <w:sz w:val="24"/>
                <w:szCs w:val="24"/>
              </w:rPr>
            </w:pPr>
            <w:del w:id="324" w:author="Blake Actkinson" w:date="2022-10-10T20:36:00Z">
              <w:r w:rsidDel="001959E2">
                <w:rPr>
                  <w:rFonts w:ascii="Times New Roman" w:hAnsi="Times New Roman" w:cs="Times New Roman"/>
                  <w:b/>
                  <w:sz w:val="24"/>
                  <w:szCs w:val="24"/>
                </w:rPr>
                <w:delText>4</w:delText>
              </w:r>
            </w:del>
          </w:p>
        </w:tc>
        <w:tc>
          <w:tcPr>
            <w:tcW w:w="710" w:type="dxa"/>
            <w:tcPrChange w:id="325" w:author="Blake Actkinson" w:date="2022-10-18T23:33:00Z">
              <w:tcPr>
                <w:tcW w:w="501" w:type="dxa"/>
              </w:tcPr>
            </w:tcPrChange>
          </w:tcPr>
          <w:p w14:paraId="4EB82190"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c>
          <w:tcPr>
            <w:tcW w:w="1080" w:type="dxa"/>
            <w:tcPrChange w:id="326" w:author="Blake Actkinson" w:date="2022-10-18T23:33:00Z">
              <w:tcPr>
                <w:tcW w:w="501" w:type="dxa"/>
              </w:tcPr>
            </w:tcPrChange>
          </w:tcPr>
          <w:p w14:paraId="08EC6250" w14:textId="77777777" w:rsidR="0097213E" w:rsidDel="001959E2"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p>
        </w:tc>
      </w:tr>
      <w:tr w:rsidR="0097213E" w14:paraId="7FEE5587" w14:textId="1AB414DF" w:rsidTr="006A581A">
        <w:tc>
          <w:tcPr>
            <w:cnfStyle w:val="001000000000" w:firstRow="0" w:lastRow="0" w:firstColumn="1" w:lastColumn="0" w:oddVBand="0" w:evenVBand="0" w:oddHBand="0" w:evenHBand="0" w:firstRowFirstColumn="0" w:firstRowLastColumn="0" w:lastRowFirstColumn="0" w:lastRowLastColumn="0"/>
            <w:tcW w:w="1462" w:type="dxa"/>
            <w:tcPrChange w:id="327" w:author="Blake Actkinson" w:date="2022-10-18T23:33:00Z">
              <w:tcPr>
                <w:tcW w:w="1462" w:type="dxa"/>
              </w:tcPr>
            </w:tcPrChange>
          </w:tcPr>
          <w:p w14:paraId="5846FFA0" w14:textId="77777777" w:rsidR="0097213E" w:rsidRPr="00C10F54" w:rsidRDefault="0097213E">
            <w:pPr>
              <w:pStyle w:val="NoSpacing"/>
              <w:jc w:val="center"/>
              <w:rPr>
                <w:rFonts w:ascii="Times New Roman" w:hAnsi="Times New Roman"/>
                <w:b w:val="0"/>
                <w:sz w:val="24"/>
                <w:szCs w:val="24"/>
              </w:rPr>
              <w:pPrChange w:id="328" w:author="Blake Actkinson" w:date="2022-10-10T20:36:00Z">
                <w:pPr>
                  <w:pStyle w:val="NoSpacing"/>
                  <w:jc w:val="right"/>
                </w:pPr>
              </w:pPrChange>
            </w:pPr>
            <w:r w:rsidRPr="00C10F54">
              <w:rPr>
                <w:rFonts w:ascii="Times New Roman" w:hAnsi="Times New Roman"/>
                <w:sz w:val="24"/>
                <w:szCs w:val="24"/>
              </w:rPr>
              <w:t>Clinton</w:t>
            </w:r>
          </w:p>
        </w:tc>
        <w:tc>
          <w:tcPr>
            <w:tcW w:w="1267" w:type="dxa"/>
            <w:tcPrChange w:id="329" w:author="Blake Actkinson" w:date="2022-10-18T23:33:00Z">
              <w:tcPr>
                <w:tcW w:w="1267" w:type="dxa"/>
              </w:tcPr>
            </w:tcPrChange>
          </w:tcPr>
          <w:p w14:paraId="36C97731"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217" w:type="dxa"/>
            <w:tcPrChange w:id="330" w:author="Blake Actkinson" w:date="2022-10-18T23:33:00Z">
              <w:tcPr>
                <w:tcW w:w="1217" w:type="dxa"/>
              </w:tcPr>
            </w:tcPrChange>
          </w:tcPr>
          <w:p w14:paraId="69EE5303"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211" w:type="dxa"/>
            <w:tcPrChange w:id="331" w:author="Blake Actkinson" w:date="2022-10-18T23:33:00Z">
              <w:tcPr>
                <w:tcW w:w="1211" w:type="dxa"/>
              </w:tcPr>
            </w:tcPrChange>
          </w:tcPr>
          <w:p w14:paraId="76F38D7A"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688" w:type="dxa"/>
            <w:tcPrChange w:id="332" w:author="Blake Actkinson" w:date="2022-10-18T23:33:00Z">
              <w:tcPr>
                <w:tcW w:w="1688" w:type="dxa"/>
              </w:tcPr>
            </w:tcPrChange>
          </w:tcPr>
          <w:p w14:paraId="78877708"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10" w:type="dxa"/>
            <w:tcPrChange w:id="333" w:author="Blake Actkinson" w:date="2022-10-18T23:33:00Z">
              <w:tcPr>
                <w:tcW w:w="501" w:type="dxa"/>
              </w:tcPr>
            </w:tcPrChange>
          </w:tcPr>
          <w:p w14:paraId="09915F0B" w14:textId="7361AD78"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34" w:author="Blake Actkinson" w:date="2022-10-10T21:39:00Z">
              <w:r>
                <w:rPr>
                  <w:rFonts w:ascii="Times New Roman" w:hAnsi="Times New Roman" w:cs="Times New Roman"/>
                  <w:sz w:val="24"/>
                  <w:szCs w:val="24"/>
                </w:rPr>
                <w:t>1.50</w:t>
              </w:r>
            </w:ins>
          </w:p>
        </w:tc>
        <w:tc>
          <w:tcPr>
            <w:tcW w:w="1080" w:type="dxa"/>
            <w:tcPrChange w:id="335" w:author="Blake Actkinson" w:date="2022-10-18T23:33:00Z">
              <w:tcPr>
                <w:tcW w:w="501" w:type="dxa"/>
              </w:tcPr>
            </w:tcPrChange>
          </w:tcPr>
          <w:p w14:paraId="28F7ED08" w14:textId="3CE0464A"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36" w:author="Blake Actkinson" w:date="2022-10-10T21:42:00Z">
              <w:r>
                <w:rPr>
                  <w:rFonts w:ascii="Times New Roman" w:hAnsi="Times New Roman" w:cs="Times New Roman"/>
                  <w:sz w:val="24"/>
                  <w:szCs w:val="24"/>
                </w:rPr>
                <w:t>2.67</w:t>
              </w:r>
            </w:ins>
          </w:p>
        </w:tc>
      </w:tr>
      <w:tr w:rsidR="0097213E" w14:paraId="07DBC0CD" w14:textId="28DDE908"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337" w:author="Blake Actkinson" w:date="2022-10-18T23:33:00Z">
              <w:tcPr>
                <w:tcW w:w="1462" w:type="dxa"/>
              </w:tcPr>
            </w:tcPrChange>
          </w:tcPr>
          <w:p w14:paraId="75542456"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338"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West Galena Park</w:t>
            </w:r>
          </w:p>
        </w:tc>
        <w:tc>
          <w:tcPr>
            <w:tcW w:w="1267" w:type="dxa"/>
            <w:tcPrChange w:id="339" w:author="Blake Actkinson" w:date="2022-10-18T23:33:00Z">
              <w:tcPr>
                <w:tcW w:w="1267" w:type="dxa"/>
              </w:tcPr>
            </w:tcPrChange>
          </w:tcPr>
          <w:p w14:paraId="3802E0AB"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217" w:type="dxa"/>
            <w:tcPrChange w:id="340" w:author="Blake Actkinson" w:date="2022-10-18T23:33:00Z">
              <w:tcPr>
                <w:tcW w:w="1217" w:type="dxa"/>
              </w:tcPr>
            </w:tcPrChange>
          </w:tcPr>
          <w:p w14:paraId="6171C979"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341" w:author="Blake Actkinson" w:date="2022-10-18T23:33:00Z">
              <w:tcPr>
                <w:tcW w:w="1211" w:type="dxa"/>
              </w:tcPr>
            </w:tcPrChange>
          </w:tcPr>
          <w:p w14:paraId="654B207D"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42" w:author="Blake Actkinson" w:date="2022-10-18T23:33:00Z">
              <w:tcPr>
                <w:tcW w:w="1688" w:type="dxa"/>
              </w:tcPr>
            </w:tcPrChange>
          </w:tcPr>
          <w:p w14:paraId="0E2A4D14"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343" w:author="Blake Actkinson" w:date="2022-10-18T23:33:00Z">
              <w:tcPr>
                <w:tcW w:w="501" w:type="dxa"/>
              </w:tcPr>
            </w:tcPrChange>
          </w:tcPr>
          <w:p w14:paraId="6441AF58" w14:textId="0F3D2506"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44" w:author="Blake Actkinson" w:date="2022-10-10T21:39:00Z">
              <w:r>
                <w:rPr>
                  <w:rFonts w:ascii="Times New Roman" w:hAnsi="Times New Roman" w:cs="Times New Roman"/>
                  <w:sz w:val="24"/>
                  <w:szCs w:val="24"/>
                </w:rPr>
                <w:t>2.90</w:t>
              </w:r>
            </w:ins>
          </w:p>
        </w:tc>
        <w:tc>
          <w:tcPr>
            <w:tcW w:w="1080" w:type="dxa"/>
            <w:tcPrChange w:id="345" w:author="Blake Actkinson" w:date="2022-10-18T23:33:00Z">
              <w:tcPr>
                <w:tcW w:w="501" w:type="dxa"/>
              </w:tcPr>
            </w:tcPrChange>
          </w:tcPr>
          <w:p w14:paraId="46F0C232" w14:textId="4B5D003F"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46" w:author="Blake Actkinson" w:date="2022-10-10T21:42:00Z">
              <w:r>
                <w:rPr>
                  <w:rFonts w:ascii="Times New Roman" w:hAnsi="Times New Roman" w:cs="Times New Roman"/>
                  <w:sz w:val="24"/>
                  <w:szCs w:val="24"/>
                </w:rPr>
                <w:t>0</w:t>
              </w:r>
            </w:ins>
          </w:p>
        </w:tc>
      </w:tr>
      <w:tr w:rsidR="0097213E" w14:paraId="274E1934" w14:textId="2EBF69D3" w:rsidTr="006A581A">
        <w:tc>
          <w:tcPr>
            <w:cnfStyle w:val="001000000000" w:firstRow="0" w:lastRow="0" w:firstColumn="1" w:lastColumn="0" w:oddVBand="0" w:evenVBand="0" w:oddHBand="0" w:evenHBand="0" w:firstRowFirstColumn="0" w:firstRowLastColumn="0" w:lastRowFirstColumn="0" w:lastRowLastColumn="0"/>
            <w:tcW w:w="1462" w:type="dxa"/>
            <w:tcPrChange w:id="347" w:author="Blake Actkinson" w:date="2022-10-18T23:33:00Z">
              <w:tcPr>
                <w:tcW w:w="1462" w:type="dxa"/>
              </w:tcPr>
            </w:tcPrChange>
          </w:tcPr>
          <w:p w14:paraId="1480255C" w14:textId="77777777" w:rsidR="0097213E" w:rsidRPr="00C10F54" w:rsidRDefault="0097213E">
            <w:pPr>
              <w:pStyle w:val="NoSpacing"/>
              <w:jc w:val="center"/>
              <w:rPr>
                <w:rFonts w:ascii="Times New Roman" w:hAnsi="Times New Roman"/>
                <w:b w:val="0"/>
                <w:sz w:val="24"/>
                <w:szCs w:val="24"/>
              </w:rPr>
              <w:pPrChange w:id="348" w:author="Blake Actkinson" w:date="2022-10-10T20:36:00Z">
                <w:pPr>
                  <w:pStyle w:val="NoSpacing"/>
                  <w:jc w:val="right"/>
                </w:pPr>
              </w:pPrChange>
            </w:pPr>
            <w:r w:rsidRPr="00C10F54">
              <w:rPr>
                <w:rFonts w:ascii="Times New Roman" w:hAnsi="Times New Roman"/>
                <w:sz w:val="24"/>
                <w:szCs w:val="24"/>
              </w:rPr>
              <w:t>East Galena Park</w:t>
            </w:r>
          </w:p>
        </w:tc>
        <w:tc>
          <w:tcPr>
            <w:tcW w:w="1267" w:type="dxa"/>
            <w:tcPrChange w:id="349" w:author="Blake Actkinson" w:date="2022-10-18T23:33:00Z">
              <w:tcPr>
                <w:tcW w:w="1267" w:type="dxa"/>
              </w:tcPr>
            </w:tcPrChange>
          </w:tcPr>
          <w:p w14:paraId="1325E655"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217" w:type="dxa"/>
            <w:tcPrChange w:id="350" w:author="Blake Actkinson" w:date="2022-10-18T23:33:00Z">
              <w:tcPr>
                <w:tcW w:w="1217" w:type="dxa"/>
              </w:tcPr>
            </w:tcPrChange>
          </w:tcPr>
          <w:p w14:paraId="30020F4A"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351" w:author="Blake Actkinson" w:date="2022-10-18T23:33:00Z">
              <w:tcPr>
                <w:tcW w:w="1211" w:type="dxa"/>
              </w:tcPr>
            </w:tcPrChange>
          </w:tcPr>
          <w:p w14:paraId="5A115D80"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52" w:author="Blake Actkinson" w:date="2022-10-18T23:33:00Z">
              <w:tcPr>
                <w:tcW w:w="1688" w:type="dxa"/>
              </w:tcPr>
            </w:tcPrChange>
          </w:tcPr>
          <w:p w14:paraId="673CEC9C"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353" w:author="Blake Actkinson" w:date="2022-10-18T23:33:00Z">
              <w:tcPr>
                <w:tcW w:w="501" w:type="dxa"/>
              </w:tcPr>
            </w:tcPrChange>
          </w:tcPr>
          <w:p w14:paraId="004B8EF6" w14:textId="6F8AD8AB"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54" w:author="Blake Actkinson" w:date="2022-10-10T21:39:00Z">
              <w:r>
                <w:rPr>
                  <w:rFonts w:ascii="Times New Roman" w:hAnsi="Times New Roman" w:cs="Times New Roman"/>
                  <w:sz w:val="24"/>
                  <w:szCs w:val="24"/>
                </w:rPr>
                <w:t>0.97</w:t>
              </w:r>
            </w:ins>
          </w:p>
        </w:tc>
        <w:tc>
          <w:tcPr>
            <w:tcW w:w="1080" w:type="dxa"/>
            <w:tcPrChange w:id="355" w:author="Blake Actkinson" w:date="2022-10-18T23:33:00Z">
              <w:tcPr>
                <w:tcW w:w="501" w:type="dxa"/>
              </w:tcPr>
            </w:tcPrChange>
          </w:tcPr>
          <w:p w14:paraId="6DB81588" w14:textId="3BC223B6"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56" w:author="Blake Actkinson" w:date="2022-10-10T21:42:00Z">
              <w:r>
                <w:rPr>
                  <w:rFonts w:ascii="Times New Roman" w:hAnsi="Times New Roman" w:cs="Times New Roman"/>
                  <w:sz w:val="24"/>
                  <w:szCs w:val="24"/>
                </w:rPr>
                <w:t>0</w:t>
              </w:r>
            </w:ins>
          </w:p>
        </w:tc>
      </w:tr>
      <w:tr w:rsidR="0097213E" w14:paraId="6B5112A0" w14:textId="7A406BB3"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357" w:author="Blake Actkinson" w:date="2022-10-18T23:33:00Z">
              <w:tcPr>
                <w:tcW w:w="1462" w:type="dxa"/>
              </w:tcPr>
            </w:tcPrChange>
          </w:tcPr>
          <w:p w14:paraId="7A29B561"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358"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r w:rsidRPr="00C10F54">
              <w:rPr>
                <w:rFonts w:ascii="Times New Roman" w:hAnsi="Times New Roman"/>
                <w:sz w:val="24"/>
                <w:szCs w:val="24"/>
              </w:rPr>
              <w:t>Manchester</w:t>
            </w:r>
          </w:p>
        </w:tc>
        <w:tc>
          <w:tcPr>
            <w:tcW w:w="1267" w:type="dxa"/>
            <w:tcPrChange w:id="359" w:author="Blake Actkinson" w:date="2022-10-18T23:33:00Z">
              <w:tcPr>
                <w:tcW w:w="1267" w:type="dxa"/>
              </w:tcPr>
            </w:tcPrChange>
          </w:tcPr>
          <w:p w14:paraId="2D20541C"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217" w:type="dxa"/>
            <w:tcPrChange w:id="360" w:author="Blake Actkinson" w:date="2022-10-18T23:33:00Z">
              <w:tcPr>
                <w:tcW w:w="1217" w:type="dxa"/>
              </w:tcPr>
            </w:tcPrChange>
          </w:tcPr>
          <w:p w14:paraId="4C47720A"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361" w:author="Blake Actkinson" w:date="2022-10-18T23:33:00Z">
              <w:tcPr>
                <w:tcW w:w="1211" w:type="dxa"/>
              </w:tcPr>
            </w:tcPrChange>
          </w:tcPr>
          <w:p w14:paraId="6BEEC87D"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62" w:author="Blake Actkinson" w:date="2022-10-18T23:33:00Z">
              <w:tcPr>
                <w:tcW w:w="1688" w:type="dxa"/>
              </w:tcPr>
            </w:tcPrChange>
          </w:tcPr>
          <w:p w14:paraId="428E61F7"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710" w:type="dxa"/>
            <w:tcPrChange w:id="363" w:author="Blake Actkinson" w:date="2022-10-18T23:33:00Z">
              <w:tcPr>
                <w:tcW w:w="501" w:type="dxa"/>
              </w:tcPr>
            </w:tcPrChange>
          </w:tcPr>
          <w:p w14:paraId="1470A2B9" w14:textId="02DC4832"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64" w:author="Blake Actkinson" w:date="2022-10-10T21:40:00Z">
              <w:r>
                <w:rPr>
                  <w:rFonts w:ascii="Times New Roman" w:hAnsi="Times New Roman" w:cs="Times New Roman"/>
                  <w:sz w:val="24"/>
                  <w:szCs w:val="24"/>
                </w:rPr>
                <w:t>2.80</w:t>
              </w:r>
            </w:ins>
          </w:p>
        </w:tc>
        <w:tc>
          <w:tcPr>
            <w:tcW w:w="1080" w:type="dxa"/>
            <w:tcPrChange w:id="365" w:author="Blake Actkinson" w:date="2022-10-18T23:33:00Z">
              <w:tcPr>
                <w:tcW w:w="501" w:type="dxa"/>
              </w:tcPr>
            </w:tcPrChange>
          </w:tcPr>
          <w:p w14:paraId="401F4DE0" w14:textId="1257BD54"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66" w:author="Blake Actkinson" w:date="2022-10-10T21:42:00Z">
              <w:r>
                <w:rPr>
                  <w:rFonts w:ascii="Times New Roman" w:hAnsi="Times New Roman" w:cs="Times New Roman"/>
                  <w:sz w:val="24"/>
                  <w:szCs w:val="24"/>
                </w:rPr>
                <w:t>0.36</w:t>
              </w:r>
            </w:ins>
          </w:p>
        </w:tc>
      </w:tr>
      <w:tr w:rsidR="0097213E" w14:paraId="18248411" w14:textId="20FE2FFF" w:rsidTr="006A581A">
        <w:tc>
          <w:tcPr>
            <w:cnfStyle w:val="001000000000" w:firstRow="0" w:lastRow="0" w:firstColumn="1" w:lastColumn="0" w:oddVBand="0" w:evenVBand="0" w:oddHBand="0" w:evenHBand="0" w:firstRowFirstColumn="0" w:firstRowLastColumn="0" w:lastRowFirstColumn="0" w:lastRowLastColumn="0"/>
            <w:tcW w:w="1462" w:type="dxa"/>
            <w:tcPrChange w:id="367" w:author="Blake Actkinson" w:date="2022-10-18T23:33:00Z">
              <w:tcPr>
                <w:tcW w:w="1462" w:type="dxa"/>
              </w:tcPr>
            </w:tcPrChange>
          </w:tcPr>
          <w:p w14:paraId="2044726C" w14:textId="77777777" w:rsidR="0097213E" w:rsidRPr="00C10F54" w:rsidRDefault="0097213E">
            <w:pPr>
              <w:pStyle w:val="NoSpacing"/>
              <w:jc w:val="center"/>
              <w:rPr>
                <w:rFonts w:ascii="Times New Roman" w:hAnsi="Times New Roman"/>
                <w:b w:val="0"/>
                <w:sz w:val="24"/>
                <w:szCs w:val="24"/>
              </w:rPr>
              <w:pPrChange w:id="368" w:author="Blake Actkinson" w:date="2022-10-10T20:36:00Z">
                <w:pPr>
                  <w:pStyle w:val="NoSpacing"/>
                  <w:jc w:val="right"/>
                </w:pPr>
              </w:pPrChange>
            </w:pPr>
            <w:r w:rsidRPr="00C10F54">
              <w:rPr>
                <w:rFonts w:ascii="Times New Roman" w:hAnsi="Times New Roman"/>
                <w:sz w:val="24"/>
                <w:szCs w:val="24"/>
              </w:rPr>
              <w:t>Harrisburg</w:t>
            </w:r>
          </w:p>
        </w:tc>
        <w:tc>
          <w:tcPr>
            <w:tcW w:w="1267" w:type="dxa"/>
            <w:tcPrChange w:id="369" w:author="Blake Actkinson" w:date="2022-10-18T23:33:00Z">
              <w:tcPr>
                <w:tcW w:w="1267" w:type="dxa"/>
              </w:tcPr>
            </w:tcPrChange>
          </w:tcPr>
          <w:p w14:paraId="7CE65B18"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217" w:type="dxa"/>
            <w:tcPrChange w:id="370" w:author="Blake Actkinson" w:date="2022-10-18T23:33:00Z">
              <w:tcPr>
                <w:tcW w:w="1217" w:type="dxa"/>
              </w:tcPr>
            </w:tcPrChange>
          </w:tcPr>
          <w:p w14:paraId="2C419AF6"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1211" w:type="dxa"/>
            <w:tcPrChange w:id="371" w:author="Blake Actkinson" w:date="2022-10-18T23:33:00Z">
              <w:tcPr>
                <w:tcW w:w="1211" w:type="dxa"/>
              </w:tcPr>
            </w:tcPrChange>
          </w:tcPr>
          <w:p w14:paraId="6BE290ED"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72" w:author="Blake Actkinson" w:date="2022-10-18T23:33:00Z">
              <w:tcPr>
                <w:tcW w:w="1688" w:type="dxa"/>
              </w:tcPr>
            </w:tcPrChange>
          </w:tcPr>
          <w:p w14:paraId="6DDED1D3" w14:textId="77777777"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710" w:type="dxa"/>
            <w:tcPrChange w:id="373" w:author="Blake Actkinson" w:date="2022-10-18T23:33:00Z">
              <w:tcPr>
                <w:tcW w:w="501" w:type="dxa"/>
              </w:tcPr>
            </w:tcPrChange>
          </w:tcPr>
          <w:p w14:paraId="52840009" w14:textId="2A575680"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74" w:author="Blake Actkinson" w:date="2022-10-10T21:40:00Z">
              <w:r>
                <w:rPr>
                  <w:rFonts w:ascii="Times New Roman" w:hAnsi="Times New Roman" w:cs="Times New Roman"/>
                  <w:sz w:val="24"/>
                  <w:szCs w:val="24"/>
                </w:rPr>
                <w:t>1.01</w:t>
              </w:r>
            </w:ins>
          </w:p>
        </w:tc>
        <w:tc>
          <w:tcPr>
            <w:tcW w:w="1080" w:type="dxa"/>
            <w:tcPrChange w:id="375" w:author="Blake Actkinson" w:date="2022-10-18T23:33:00Z">
              <w:tcPr>
                <w:tcW w:w="501" w:type="dxa"/>
              </w:tcPr>
            </w:tcPrChange>
          </w:tcPr>
          <w:p w14:paraId="2D022E2A" w14:textId="4B672ACE" w:rsidR="0097213E" w:rsidRDefault="0097213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ins w:id="376" w:author="Blake Actkinson" w:date="2022-10-10T21:43:00Z">
              <w:r>
                <w:rPr>
                  <w:rFonts w:ascii="Times New Roman" w:hAnsi="Times New Roman" w:cs="Times New Roman"/>
                  <w:sz w:val="24"/>
                  <w:szCs w:val="24"/>
                </w:rPr>
                <w:t>3.96</w:t>
              </w:r>
            </w:ins>
          </w:p>
        </w:tc>
      </w:tr>
      <w:tr w:rsidR="0097213E" w14:paraId="2DC5D37A" w14:textId="1DB8C635" w:rsidTr="006A58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2" w:type="dxa"/>
            <w:tcPrChange w:id="377" w:author="Blake Actkinson" w:date="2022-10-18T23:33:00Z">
              <w:tcPr>
                <w:tcW w:w="1462" w:type="dxa"/>
              </w:tcPr>
            </w:tcPrChange>
          </w:tcPr>
          <w:p w14:paraId="4BEB2FC1" w14:textId="77777777" w:rsidR="0097213E" w:rsidRPr="00C10F54" w:rsidRDefault="0097213E">
            <w:pPr>
              <w:pStyle w:val="NoSpacing"/>
              <w:jc w:val="center"/>
              <w:cnfStyle w:val="001000100000" w:firstRow="0" w:lastRow="0" w:firstColumn="1" w:lastColumn="0" w:oddVBand="0" w:evenVBand="0" w:oddHBand="1" w:evenHBand="0" w:firstRowFirstColumn="0" w:firstRowLastColumn="0" w:lastRowFirstColumn="0" w:lastRowLastColumn="0"/>
              <w:rPr>
                <w:rFonts w:ascii="Times New Roman" w:hAnsi="Times New Roman"/>
                <w:b w:val="0"/>
                <w:sz w:val="24"/>
                <w:szCs w:val="24"/>
              </w:rPr>
              <w:pPrChange w:id="378" w:author="Blake Actkinson" w:date="2022-10-10T20:36:00Z">
                <w:pPr>
                  <w:pStyle w:val="NoSpacing"/>
                  <w:jc w:val="right"/>
                  <w:cnfStyle w:val="001000100000" w:firstRow="0" w:lastRow="0" w:firstColumn="1" w:lastColumn="0" w:oddVBand="0" w:evenVBand="0" w:oddHBand="1" w:evenHBand="0" w:firstRowFirstColumn="0" w:firstRowLastColumn="0" w:lastRowFirstColumn="0" w:lastRowLastColumn="0"/>
                </w:pPr>
              </w:pPrChange>
            </w:pPr>
            <w:proofErr w:type="spellStart"/>
            <w:r w:rsidRPr="00C10F54">
              <w:rPr>
                <w:rFonts w:ascii="Times New Roman" w:hAnsi="Times New Roman"/>
                <w:sz w:val="24"/>
                <w:szCs w:val="24"/>
              </w:rPr>
              <w:t>Milby</w:t>
            </w:r>
            <w:proofErr w:type="spellEnd"/>
            <w:r w:rsidRPr="00C10F54">
              <w:rPr>
                <w:rFonts w:ascii="Times New Roman" w:hAnsi="Times New Roman"/>
                <w:sz w:val="24"/>
                <w:szCs w:val="24"/>
              </w:rPr>
              <w:t xml:space="preserve"> Park</w:t>
            </w:r>
          </w:p>
        </w:tc>
        <w:tc>
          <w:tcPr>
            <w:tcW w:w="1267" w:type="dxa"/>
            <w:tcPrChange w:id="379" w:author="Blake Actkinson" w:date="2022-10-18T23:33:00Z">
              <w:tcPr>
                <w:tcW w:w="1267" w:type="dxa"/>
              </w:tcPr>
            </w:tcPrChange>
          </w:tcPr>
          <w:p w14:paraId="1893E611"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217" w:type="dxa"/>
            <w:tcPrChange w:id="380" w:author="Blake Actkinson" w:date="2022-10-18T23:33:00Z">
              <w:tcPr>
                <w:tcW w:w="1217" w:type="dxa"/>
              </w:tcPr>
            </w:tcPrChange>
          </w:tcPr>
          <w:p w14:paraId="7CEDE3AD"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211" w:type="dxa"/>
            <w:tcPrChange w:id="381" w:author="Blake Actkinson" w:date="2022-10-18T23:33:00Z">
              <w:tcPr>
                <w:tcW w:w="1211" w:type="dxa"/>
              </w:tcPr>
            </w:tcPrChange>
          </w:tcPr>
          <w:p w14:paraId="4D446B51" w14:textId="77777777" w:rsidR="0097213E" w:rsidRDefault="0097213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688" w:type="dxa"/>
            <w:tcPrChange w:id="382" w:author="Blake Actkinson" w:date="2022-10-18T23:33:00Z">
              <w:tcPr>
                <w:tcW w:w="1688" w:type="dxa"/>
              </w:tcPr>
            </w:tcPrChange>
          </w:tcPr>
          <w:p w14:paraId="54D5EBD9" w14:textId="77777777" w:rsidR="0097213E" w:rsidRDefault="0097213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710" w:type="dxa"/>
            <w:tcPrChange w:id="383" w:author="Blake Actkinson" w:date="2022-10-18T23:33:00Z">
              <w:tcPr>
                <w:tcW w:w="501" w:type="dxa"/>
              </w:tcPr>
            </w:tcPrChange>
          </w:tcPr>
          <w:p w14:paraId="5498961A" w14:textId="27705974" w:rsidR="0097213E" w:rsidRDefault="0097213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84" w:author="Blake Actkinson" w:date="2022-10-10T21:40:00Z">
              <w:r>
                <w:rPr>
                  <w:rFonts w:ascii="Times New Roman" w:hAnsi="Times New Roman" w:cs="Times New Roman"/>
                  <w:sz w:val="24"/>
                  <w:szCs w:val="24"/>
                </w:rPr>
                <w:t>1.61</w:t>
              </w:r>
            </w:ins>
          </w:p>
        </w:tc>
        <w:tc>
          <w:tcPr>
            <w:tcW w:w="1080" w:type="dxa"/>
            <w:tcPrChange w:id="385" w:author="Blake Actkinson" w:date="2022-10-18T23:33:00Z">
              <w:tcPr>
                <w:tcW w:w="501" w:type="dxa"/>
              </w:tcPr>
            </w:tcPrChange>
          </w:tcPr>
          <w:p w14:paraId="7CC33BC8" w14:textId="54BAAA6B" w:rsidR="0097213E" w:rsidRDefault="0097213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ins w:id="386" w:author="Blake Actkinson" w:date="2022-10-10T21:43:00Z">
              <w:r>
                <w:rPr>
                  <w:rFonts w:ascii="Times New Roman" w:hAnsi="Times New Roman" w:cs="Times New Roman"/>
                  <w:sz w:val="24"/>
                  <w:szCs w:val="24"/>
                </w:rPr>
                <w:t>0</w:t>
              </w:r>
            </w:ins>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234ACD63" w14:textId="77777777" w:rsidR="00DD551A" w:rsidRPr="00DD551A" w:rsidRDefault="00FF564E" w:rsidP="00DD551A">
      <w:pPr>
        <w:pStyle w:val="Bibliography"/>
        <w:rPr>
          <w:rFonts w:cs="Times"/>
        </w:rPr>
      </w:pPr>
      <w:r>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21"/>
      <w:footerReference w:type="default" r:id="rId22"/>
      <w:type w:val="continuous"/>
      <w:pgSz w:w="12240" w:h="15840"/>
      <w:pgMar w:top="1440" w:right="1440" w:bottom="1440" w:left="1440" w:header="0" w:footer="0" w:gutter="0"/>
      <w:lnNumType w:countBy="1" w:restart="continuous"/>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Griffin, Robert" w:date="2022-09-23T12:39:00Z" w:initials="GR">
    <w:p w14:paraId="4A70A5F2" w14:textId="2D5247E0" w:rsidR="005129CD" w:rsidRDefault="005129CD">
      <w:pPr>
        <w:pStyle w:val="CommentText"/>
      </w:pPr>
      <w:r>
        <w:rPr>
          <w:rStyle w:val="CommentReference"/>
        </w:rPr>
        <w:annotationRef/>
      </w:r>
      <w:r>
        <w:t>Do we need to address the change in Milby in Figure S3 as we did in N Rice for Figure S2?</w:t>
      </w:r>
    </w:p>
  </w:comment>
  <w:comment w:id="33" w:author="Griffin, Robert" w:date="2022-09-23T12:40:00Z" w:initials="GR">
    <w:p w14:paraId="3CFA9240" w14:textId="6366B7C7" w:rsidR="005129CD" w:rsidRDefault="005129CD">
      <w:pPr>
        <w:pStyle w:val="CommentText"/>
      </w:pPr>
      <w:r>
        <w:rPr>
          <w:rStyle w:val="CommentReference"/>
        </w:rPr>
        <w:annotationRef/>
      </w:r>
      <w:r>
        <w:t>Is this a Magee?  Should we include the manufacturer since we do for the others?  If we add Li-COR to the next line that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70A5F2" w15:done="0"/>
  <w15:commentEx w15:paraId="3CFA92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82773" w16cex:dateUtc="2022-09-23T16:39:00Z"/>
  <w16cex:commentExtensible w16cex:durableId="26D827C3" w16cex:dateUtc="2022-09-23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70A5F2" w16cid:durableId="26D82773"/>
  <w16cid:commentId w16cid:paraId="3CFA9240" w16cid:durableId="26D827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36553" w14:textId="77777777" w:rsidR="00C00337" w:rsidRDefault="00C00337">
      <w:r>
        <w:separator/>
      </w:r>
    </w:p>
  </w:endnote>
  <w:endnote w:type="continuationSeparator" w:id="0">
    <w:p w14:paraId="3B30F96F" w14:textId="77777777" w:rsidR="00C00337" w:rsidRDefault="00C00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58CE1" w14:textId="77777777" w:rsidR="00C00337" w:rsidRDefault="00C00337">
      <w:r>
        <w:separator/>
      </w:r>
    </w:p>
  </w:footnote>
  <w:footnote w:type="continuationSeparator" w:id="0">
    <w:p w14:paraId="66CB409F" w14:textId="77777777" w:rsidR="00C00337" w:rsidRDefault="00C003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iffin, Robert">
    <w15:presenceInfo w15:providerId="AD" w15:userId="S::rgriffin@rwu.edu::87c7b181-1933-4ac1-bbd5-cc7c71489965"/>
  </w15:person>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060EF"/>
    <w:rsid w:val="000360B6"/>
    <w:rsid w:val="0005660F"/>
    <w:rsid w:val="000702AD"/>
    <w:rsid w:val="000833FE"/>
    <w:rsid w:val="0009257E"/>
    <w:rsid w:val="000A5411"/>
    <w:rsid w:val="000B0641"/>
    <w:rsid w:val="000B2EEB"/>
    <w:rsid w:val="000B5610"/>
    <w:rsid w:val="000C05CC"/>
    <w:rsid w:val="000F0010"/>
    <w:rsid w:val="00106AF3"/>
    <w:rsid w:val="001256E4"/>
    <w:rsid w:val="00140BDB"/>
    <w:rsid w:val="00151616"/>
    <w:rsid w:val="00162273"/>
    <w:rsid w:val="001959E2"/>
    <w:rsid w:val="00195ACA"/>
    <w:rsid w:val="001A4CC7"/>
    <w:rsid w:val="001A7A90"/>
    <w:rsid w:val="001B1F0C"/>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7506D"/>
    <w:rsid w:val="003A42F0"/>
    <w:rsid w:val="003B4AF3"/>
    <w:rsid w:val="003E1F76"/>
    <w:rsid w:val="003F2D18"/>
    <w:rsid w:val="004675AB"/>
    <w:rsid w:val="00475FD2"/>
    <w:rsid w:val="00482A96"/>
    <w:rsid w:val="004E283C"/>
    <w:rsid w:val="004E7185"/>
    <w:rsid w:val="005129CD"/>
    <w:rsid w:val="00534296"/>
    <w:rsid w:val="005352CB"/>
    <w:rsid w:val="005553EF"/>
    <w:rsid w:val="00567E81"/>
    <w:rsid w:val="005711E4"/>
    <w:rsid w:val="00591A57"/>
    <w:rsid w:val="005A32D7"/>
    <w:rsid w:val="005A75E4"/>
    <w:rsid w:val="005D0C10"/>
    <w:rsid w:val="0063300F"/>
    <w:rsid w:val="006455A5"/>
    <w:rsid w:val="00647FEB"/>
    <w:rsid w:val="006679AE"/>
    <w:rsid w:val="00683131"/>
    <w:rsid w:val="006A3E34"/>
    <w:rsid w:val="006A581A"/>
    <w:rsid w:val="006B2581"/>
    <w:rsid w:val="007000D9"/>
    <w:rsid w:val="00732D31"/>
    <w:rsid w:val="00735F79"/>
    <w:rsid w:val="00747701"/>
    <w:rsid w:val="00752D6D"/>
    <w:rsid w:val="00755991"/>
    <w:rsid w:val="007629D3"/>
    <w:rsid w:val="00774F7C"/>
    <w:rsid w:val="00794616"/>
    <w:rsid w:val="007A11AD"/>
    <w:rsid w:val="007A2FF1"/>
    <w:rsid w:val="008047DE"/>
    <w:rsid w:val="00812A00"/>
    <w:rsid w:val="0085568D"/>
    <w:rsid w:val="008633FA"/>
    <w:rsid w:val="008655C0"/>
    <w:rsid w:val="0087404C"/>
    <w:rsid w:val="008C5411"/>
    <w:rsid w:val="008D30F9"/>
    <w:rsid w:val="008D53B2"/>
    <w:rsid w:val="00912169"/>
    <w:rsid w:val="0092037A"/>
    <w:rsid w:val="009246AD"/>
    <w:rsid w:val="0097213E"/>
    <w:rsid w:val="009C46AB"/>
    <w:rsid w:val="009F2E7E"/>
    <w:rsid w:val="009F6E3B"/>
    <w:rsid w:val="00A02D62"/>
    <w:rsid w:val="00A20EB5"/>
    <w:rsid w:val="00A63C5F"/>
    <w:rsid w:val="00A764EF"/>
    <w:rsid w:val="00A92FBA"/>
    <w:rsid w:val="00A9403D"/>
    <w:rsid w:val="00AA41BF"/>
    <w:rsid w:val="00AB34C5"/>
    <w:rsid w:val="00AF25F5"/>
    <w:rsid w:val="00AF4F6D"/>
    <w:rsid w:val="00AF7F6A"/>
    <w:rsid w:val="00B05A88"/>
    <w:rsid w:val="00B36554"/>
    <w:rsid w:val="00B44641"/>
    <w:rsid w:val="00B7618D"/>
    <w:rsid w:val="00B86588"/>
    <w:rsid w:val="00BC4DDB"/>
    <w:rsid w:val="00BD2C44"/>
    <w:rsid w:val="00BD62FA"/>
    <w:rsid w:val="00C00337"/>
    <w:rsid w:val="00C06F00"/>
    <w:rsid w:val="00C10EE0"/>
    <w:rsid w:val="00C12556"/>
    <w:rsid w:val="00C6170A"/>
    <w:rsid w:val="00CA1D59"/>
    <w:rsid w:val="00D00FA3"/>
    <w:rsid w:val="00D208A7"/>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 w:type="paragraph" w:styleId="Revision">
    <w:name w:val="Revision"/>
    <w:hidden/>
    <w:uiPriority w:val="99"/>
    <w:semiHidden/>
    <w:rsid w:val="00140BDB"/>
    <w:rPr>
      <w:rFonts w:ascii="Times" w:hAnsi="Times"/>
      <w:sz w:val="24"/>
    </w:rPr>
  </w:style>
  <w:style w:type="character" w:styleId="CommentReference">
    <w:name w:val="annotation reference"/>
    <w:basedOn w:val="DefaultParagraphFont"/>
    <w:semiHidden/>
    <w:unhideWhenUsed/>
    <w:rsid w:val="005129CD"/>
    <w:rPr>
      <w:sz w:val="16"/>
      <w:szCs w:val="16"/>
    </w:rPr>
  </w:style>
  <w:style w:type="paragraph" w:styleId="CommentText">
    <w:name w:val="annotation text"/>
    <w:basedOn w:val="Normal"/>
    <w:link w:val="CommentTextChar"/>
    <w:semiHidden/>
    <w:unhideWhenUsed/>
    <w:rsid w:val="005129CD"/>
    <w:rPr>
      <w:sz w:val="20"/>
    </w:rPr>
  </w:style>
  <w:style w:type="character" w:customStyle="1" w:styleId="CommentTextChar">
    <w:name w:val="Comment Text Char"/>
    <w:basedOn w:val="DefaultParagraphFont"/>
    <w:link w:val="CommentText"/>
    <w:semiHidden/>
    <w:rsid w:val="005129CD"/>
    <w:rPr>
      <w:rFonts w:ascii="Times" w:hAnsi="Times"/>
    </w:rPr>
  </w:style>
  <w:style w:type="paragraph" w:styleId="CommentSubject">
    <w:name w:val="annotation subject"/>
    <w:basedOn w:val="CommentText"/>
    <w:next w:val="CommentText"/>
    <w:link w:val="CommentSubjectChar"/>
    <w:semiHidden/>
    <w:unhideWhenUsed/>
    <w:rsid w:val="005129CD"/>
    <w:rPr>
      <w:b/>
      <w:bCs/>
    </w:rPr>
  </w:style>
  <w:style w:type="character" w:customStyle="1" w:styleId="CommentSubjectChar">
    <w:name w:val="Comment Subject Char"/>
    <w:basedOn w:val="CommentTextChar"/>
    <w:link w:val="CommentSubject"/>
    <w:semiHidden/>
    <w:rsid w:val="005129CD"/>
    <w:rPr>
      <w:rFonts w:ascii="Times" w:hAnsi="Times"/>
      <w:b/>
      <w:bCs/>
    </w:rPr>
  </w:style>
  <w:style w:type="table" w:styleId="PlainTable1">
    <w:name w:val="Plain Table 1"/>
    <w:basedOn w:val="TableNormal"/>
    <w:uiPriority w:val="41"/>
    <w:rsid w:val="006A581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mailto:rgriffin@rwu.edu"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91</TotalTime>
  <Pages>23</Pages>
  <Words>3333</Words>
  <Characters>1900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228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4</cp:revision>
  <cp:lastPrinted>2008-06-11T21:33:00Z</cp:lastPrinted>
  <dcterms:created xsi:type="dcterms:W3CDTF">2022-10-11T00:45:00Z</dcterms:created>
  <dcterms:modified xsi:type="dcterms:W3CDTF">2022-10-19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